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7DB9FB57" w:rsidR="00696727" w:rsidRDefault="00211655" w:rsidP="003A4898">
      <w:pPr>
        <w:pStyle w:val="Heading1"/>
        <w:spacing w:before="0" w:line="240" w:lineRule="auto"/>
        <w:contextualSpacing/>
        <w:mirrorIndents/>
        <w:jc w:val="both"/>
      </w:pPr>
      <w:bookmarkStart w:id="0" w:name="_Hlk26888613"/>
      <w:commentRangeStart w:id="1"/>
      <w:r>
        <w:t xml:space="preserve">Contribution of Offshore Wind to the Grid Mix and Air Quality Implications: </w:t>
      </w:r>
      <w:r w:rsidR="000D3080">
        <w:t xml:space="preserve">U.S. </w:t>
      </w:r>
      <w:r>
        <w:t>National Approac</w:t>
      </w:r>
      <w:r w:rsidR="00696727">
        <w:t>h</w:t>
      </w:r>
      <w:commentRangeEnd w:id="1"/>
      <w:r w:rsidR="00E83B49">
        <w:rPr>
          <w:rStyle w:val="CommentReference"/>
          <w:rFonts w:asciiTheme="minorHAnsi" w:eastAsiaTheme="minorHAnsi" w:hAnsiTheme="minorHAnsi" w:cstheme="minorBidi"/>
          <w:color w:val="auto"/>
        </w:rPr>
        <w:commentReference w:id="1"/>
      </w:r>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r w:rsidRPr="008807C3">
        <w:rPr>
          <w:b/>
          <w:vertAlign w:val="superscript"/>
        </w:rPr>
        <w:t>a,*</w:t>
      </w:r>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C85C898" w:rsidR="00D815B8" w:rsidRDefault="00D815B8" w:rsidP="003A4898">
      <w:pPr>
        <w:spacing w:line="240" w:lineRule="auto"/>
        <w:contextualSpacing/>
        <w:mirrorIndents/>
        <w:jc w:val="both"/>
      </w:pPr>
      <w:proofErr w:type="gramStart"/>
      <w:r>
        <w:rPr>
          <w:vertAlign w:val="superscript"/>
        </w:rPr>
        <w:t>a</w:t>
      </w:r>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27709, 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5"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0E0C5DD"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2" w:name="_Hlk20918300"/>
      <w:r w:rsidR="006B66AE" w:rsidRPr="006B66AE">
        <w:t>CO</w:t>
      </w:r>
      <w:r w:rsidR="006B66AE" w:rsidRPr="006B66AE">
        <w:rPr>
          <w:vertAlign w:val="subscript"/>
        </w:rPr>
        <w:t>2</w:t>
      </w:r>
      <w:bookmarkEnd w:id="2"/>
      <w:r w:rsidR="006B66AE">
        <w:t xml:space="preserve">) </w:t>
      </w:r>
      <w:r w:rsidR="00087B87" w:rsidRPr="006B66AE">
        <w:t>mitigation</w:t>
      </w:r>
      <w:r w:rsidR="004C6FAF">
        <w:t xml:space="preserve"> stringency</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27CE0124"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537127">
        <w:t xml:space="preserve"> (TIMES)</w:t>
      </w:r>
      <w:r w:rsidR="004A0476">
        <w:t xml:space="preserve"> </w:t>
      </w:r>
      <w:r w:rsidR="00537127">
        <w:t>e</w:t>
      </w:r>
      <w:r w:rsidRPr="00134E75">
        <w:t xml:space="preserve">nergy </w:t>
      </w:r>
      <w:r w:rsidR="00537127">
        <w:t>s</w:t>
      </w:r>
      <w:r w:rsidRPr="00134E75">
        <w:t>ystem model</w:t>
      </w:r>
      <w:r w:rsidR="00CF36A1" w:rsidRPr="00134E75">
        <w:t xml:space="preserve"> </w:t>
      </w:r>
      <w:r w:rsidRPr="00134E75">
        <w:t xml:space="preserve">and a database representation of the U.S. energy system called the </w:t>
      </w:r>
      <w:commentRangeStart w:id="3"/>
      <w:r w:rsidRPr="00134E75">
        <w:t>EPAUS9rT</w:t>
      </w:r>
      <w:commentRangeEnd w:id="3"/>
      <w:r w:rsidR="00A62066">
        <w:rPr>
          <w:rStyle w:val="CommentReference"/>
        </w:rPr>
        <w:commentReference w:id="3"/>
      </w:r>
      <w:r w:rsidRPr="00134E75">
        <w: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commentRangeStart w:id="4"/>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w:t>
      </w:r>
      <w:commentRangeEnd w:id="4"/>
      <w:r w:rsidR="00A62066">
        <w:rPr>
          <w:rStyle w:val="CommentReference"/>
        </w:rPr>
        <w:commentReference w:id="4"/>
      </w:r>
      <w:r w:rsidR="00FC7A88">
        <w:t xml:space="preserve">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nationally, analyzing the differences in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6E669F6E" w14:textId="3F1947AC" w:rsidR="00CE22D7" w:rsidRDefault="001507A4" w:rsidP="003A4898">
      <w:pPr>
        <w:spacing w:after="0" w:line="240" w:lineRule="auto"/>
        <w:contextualSpacing/>
        <w:mirrorIndents/>
        <w:jc w:val="both"/>
      </w:pPr>
      <w:r>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684948">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commentRangeStart w:id="5"/>
      <w:r w:rsidR="00C82A97">
        <w:t xml:space="preserve">This means electricity consumption is growing and there is less area available for development. </w:t>
      </w:r>
      <w:commentRangeEnd w:id="5"/>
      <w:r w:rsidR="00A62066">
        <w:rPr>
          <w:rStyle w:val="CommentReference"/>
        </w:rPr>
        <w:commentReference w:id="5"/>
      </w:r>
      <w:r w:rsidR="00C82A97">
        <w:t xml:space="preserve">More so, the area that is available is expensive due to </w:t>
      </w:r>
      <w:r w:rsidR="004E1B8A">
        <w:t xml:space="preserve">these </w:t>
      </w:r>
      <w:r w:rsidR="00C82A97">
        <w:lastRenderedPageBreak/>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684948">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684948">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684948">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20346C75" w:rsidR="00E535B1" w:rsidRDefault="003061BE" w:rsidP="003A4898">
      <w:pPr>
        <w:spacing w:after="0" w:line="240" w:lineRule="auto"/>
        <w:contextualSpacing/>
        <w:mirrorIndents/>
        <w:jc w:val="both"/>
      </w:pPr>
      <w:commentRangeStart w:id="6"/>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commentRangeEnd w:id="6"/>
      <w:r w:rsidR="00A62066">
        <w:rPr>
          <w:rStyle w:val="CommentReference"/>
        </w:rPr>
        <w:commentReference w:id="6"/>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684948">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684948">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684948">
        <w:rPr>
          <w:noProof/>
        </w:rPr>
        <w:t>[9, 10]</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3A4898">
      <w:pPr>
        <w:spacing w:after="0" w:line="240" w:lineRule="auto"/>
        <w:contextualSpacing/>
        <w:mirrorIndents/>
        <w:jc w:val="both"/>
      </w:pPr>
    </w:p>
    <w:p w14:paraId="15EC8730" w14:textId="588E7F0B" w:rsidR="00730D79" w:rsidRDefault="000E1F1A" w:rsidP="003A4898">
      <w:pPr>
        <w:spacing w:after="0" w:line="240" w:lineRule="auto"/>
        <w:contextualSpacing/>
        <w:mirrorIndents/>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3A4898">
      <w:pPr>
        <w:spacing w:after="0" w:line="240" w:lineRule="auto"/>
        <w:contextualSpacing/>
        <w:mirrorIndents/>
        <w:jc w:val="both"/>
      </w:pPr>
    </w:p>
    <w:p w14:paraId="7377C320" w14:textId="36A01CCF" w:rsidR="00730D79" w:rsidRDefault="00B51C2F" w:rsidP="003A4898">
      <w:pPr>
        <w:spacing w:after="0" w:line="240" w:lineRule="auto"/>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3A4898">
      <w:pPr>
        <w:spacing w:after="0" w:line="240" w:lineRule="auto"/>
        <w:contextualSpacing/>
        <w:mirrorIndents/>
        <w:jc w:val="both"/>
      </w:pPr>
    </w:p>
    <w:p w14:paraId="26B02629" w14:textId="66A0803E" w:rsidR="00A00F88" w:rsidRDefault="00B51C2F" w:rsidP="003A4898">
      <w:pPr>
        <w:spacing w:after="0" w:line="240" w:lineRule="auto"/>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5FE55D6F" w:rsidR="00F264B3" w:rsidRDefault="00BB769D" w:rsidP="003A4898">
      <w:pPr>
        <w:spacing w:after="0" w:line="240" w:lineRule="auto"/>
        <w:contextualSpacing/>
        <w:mirrorIndents/>
        <w:jc w:val="both"/>
      </w:pPr>
      <w:r>
        <w:t>The</w:t>
      </w:r>
      <w:r w:rsidR="00A3175E">
        <w:t xml:space="preserve"> 2019</w:t>
      </w:r>
      <w:r>
        <w:t xml:space="preserve"> Annual Energy Outlook </w:t>
      </w:r>
      <w:ins w:id="7" w:author="Marcy, Cara" w:date="2020-01-03T08:50:00Z">
        <w:r w:rsidR="00A62066">
          <w:t xml:space="preserve">Reference Case </w:t>
        </w:r>
      </w:ins>
      <w:r>
        <w:t>produced by the U.S. Energy Information Administration (EIA)</w:t>
      </w:r>
      <w:r w:rsidR="00721E76">
        <w:t xml:space="preserve"> </w:t>
      </w:r>
      <w:commentRangeStart w:id="8"/>
      <w:del w:id="9" w:author="Marcy, Cara" w:date="2020-01-03T08:50:00Z">
        <w:r w:rsidR="00721E76" w:rsidDel="00A62066">
          <w:delText xml:space="preserve">predicts </w:delText>
        </w:r>
      </w:del>
      <w:ins w:id="10" w:author="Marcy, Cara" w:date="2020-01-03T08:50:00Z">
        <w:r w:rsidR="00A62066">
          <w:t xml:space="preserve">projects </w:t>
        </w:r>
      </w:ins>
      <w:commentRangeEnd w:id="8"/>
      <w:ins w:id="11" w:author="Marcy, Cara" w:date="2020-01-03T08:51:00Z">
        <w:r w:rsidR="00A62066">
          <w:rPr>
            <w:rStyle w:val="CommentReference"/>
          </w:rPr>
          <w:commentReference w:id="8"/>
        </w:r>
      </w:ins>
      <w:r w:rsidR="00721E76">
        <w:t>that electric sector emissions will remain flat through 2050, assuming there are no significant changes to laws and regulatio</w:t>
      </w:r>
      <w:r w:rsidR="004478A3">
        <w:t>n</w:t>
      </w:r>
      <w:r w:rsidR="00672956">
        <w:t xml:space="preserve"> </w:t>
      </w:r>
      <w:r w:rsidR="004478A3">
        <w:fldChar w:fldCharType="begin"/>
      </w:r>
      <w:r w:rsidR="00684948">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2E532C">
        <w:t xml:space="preserve">. </w:t>
      </w:r>
      <w:r w:rsidR="00CD7C0B">
        <w:t>Currently, the</w:t>
      </w:r>
      <w:r w:rsidR="00F264B3">
        <w:t xml:space="preserve"> sector contributes</w:t>
      </w:r>
      <w:r w:rsidR="001B702A">
        <w:t xml:space="preserve"> </w:t>
      </w:r>
      <w:r w:rsidR="004C0518">
        <w:t xml:space="preserve">approximately </w:t>
      </w:r>
      <w:r w:rsidR="00DF3248">
        <w:t xml:space="preserve">69%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3</w:t>
      </w:r>
      <w:r w:rsidR="0024024C">
        <w:t>3</w:t>
      </w:r>
      <w:r w:rsidR="00DF3248">
        <w:t xml:space="preserve">% of </w:t>
      </w:r>
      <w:r w:rsidR="004C0518">
        <w:t>CO2 emissions</w:t>
      </w:r>
      <w:r w:rsidR="00516609">
        <w:t>, 14% of NOx</w:t>
      </w:r>
      <w:r w:rsidR="00804754">
        <w:t xml:space="preserve"> emissions</w:t>
      </w:r>
      <w:r w:rsidR="00516609">
        <w:t>, and 3%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w:t>
      </w:r>
      <w:r w:rsidR="0020700F">
        <w:t>occur primarily</w:t>
      </w:r>
      <w:r w:rsidR="001F1878">
        <w:t xml:space="preserve"> through</w:t>
      </w:r>
      <w:r w:rsidR="00D81106">
        <w:t xml:space="preserve"> </w:t>
      </w:r>
      <w:r w:rsidR="00FF2857">
        <w:t>natural</w:t>
      </w:r>
      <w:r w:rsidR="001F4640">
        <w:t xml:space="preserve"> gas </w:t>
      </w:r>
      <w:r w:rsidR="00FF2857">
        <w:t xml:space="preserve">and oil </w:t>
      </w:r>
      <w:r w:rsidR="001F4640">
        <w:t>production</w:t>
      </w:r>
      <w:r w:rsidR="00B82E2C">
        <w:t>,</w:t>
      </w:r>
      <w:r w:rsidR="00FF2857">
        <w:t xml:space="preserve"> </w:t>
      </w:r>
      <w:r w:rsidR="001F4640">
        <w:t>transmission</w:t>
      </w:r>
      <w:r w:rsidR="00B82E2C">
        <w:t xml:space="preserve">, </w:t>
      </w:r>
      <w:r w:rsidR="001F4640">
        <w:t xml:space="preserve">storage, distribution, </w:t>
      </w:r>
      <w:r w:rsidR="00281D73">
        <w:t>and</w:t>
      </w:r>
      <w:r w:rsidR="00B82E2C">
        <w:t xml:space="preserve"> </w:t>
      </w:r>
      <w:r w:rsidR="001F4640">
        <w:t>processing</w:t>
      </w:r>
      <w:r w:rsidR="006A42AB">
        <w:t xml:space="preserve">. </w:t>
      </w:r>
      <w:r w:rsidR="00357ECA">
        <w:t xml:space="preserve">These </w:t>
      </w:r>
      <w:r w:rsidR="0020700F">
        <w:t xml:space="preserve">sources feed into the </w:t>
      </w:r>
      <w:r w:rsidR="006A42AB">
        <w:t>electric sector</w:t>
      </w:r>
      <w:r w:rsidR="000F2620">
        <w:t xml:space="preserve"> as it consumes approximately </w:t>
      </w:r>
      <w:r w:rsidR="006E76D3">
        <w:t>3</w:t>
      </w:r>
      <w:r w:rsidR="000F2620">
        <w:t>6</w:t>
      </w:r>
      <w:r w:rsidR="006E76D3">
        <w:t>%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3A4898">
      <w:pPr>
        <w:spacing w:after="0" w:line="240" w:lineRule="auto"/>
        <w:contextualSpacing/>
        <w:mirrorIndents/>
        <w:jc w:val="both"/>
      </w:pPr>
    </w:p>
    <w:p w14:paraId="05732443" w14:textId="23CA371D" w:rsidR="00280D71" w:rsidRDefault="00076820" w:rsidP="003A4898">
      <w:pPr>
        <w:spacing w:after="0" w:line="240" w:lineRule="auto"/>
        <w:contextualSpacing/>
        <w:mirrorIndents/>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3A4898">
      <w:pPr>
        <w:spacing w:after="0" w:line="240" w:lineRule="auto"/>
        <w:contextualSpacing/>
        <w:mirrorIndents/>
        <w:jc w:val="both"/>
      </w:pPr>
    </w:p>
    <w:p w14:paraId="3371B438" w14:textId="01DB2A21"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w:t>
      </w:r>
      <w:r w:rsidR="009A3EE8">
        <w:t>study</w:t>
      </w:r>
      <w:r w:rsidR="00E86FB7" w:rsidRPr="00134E75">
        <w:t xml:space="preserve">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lastRenderedPageBreak/>
        <w:t xml:space="preserve">2. </w:t>
      </w:r>
      <w:r w:rsidR="008570E5">
        <w:t>Background</w:t>
      </w:r>
    </w:p>
    <w:p w14:paraId="37FE5419" w14:textId="77777777" w:rsidR="00304B8A" w:rsidRDefault="00304B8A" w:rsidP="003A4898">
      <w:pPr>
        <w:spacing w:after="0" w:line="240" w:lineRule="auto"/>
        <w:contextualSpacing/>
        <w:mirrorIndents/>
        <w:jc w:val="both"/>
      </w:pPr>
    </w:p>
    <w:p w14:paraId="486F5379" w14:textId="5E61D17D" w:rsidR="000A0946" w:rsidRDefault="001507A4" w:rsidP="003A4898">
      <w:pPr>
        <w:spacing w:after="0" w:line="240" w:lineRule="auto"/>
        <w:contextualSpacing/>
        <w:mirrorIndents/>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commentRangeStart w:id="12"/>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commentRangeEnd w:id="12"/>
      <w:r w:rsidR="00A62066">
        <w:rPr>
          <w:rStyle w:val="CommentReference"/>
        </w:rPr>
        <w:commentReference w:id="12"/>
      </w:r>
      <w:r w:rsidR="003602FF">
        <w:t xml:space="preserve">Most notably, </w:t>
      </w:r>
      <w:r w:rsidR="0015075E">
        <w:t xml:space="preserve">OSW is a renewable technology that requires wind as a natural resource for </w:t>
      </w:r>
      <w:r w:rsidR="00297AE6">
        <w:t>electricity</w:t>
      </w:r>
      <w:r w:rsidR="0015075E">
        <w:t xml:space="preserve"> production</w:t>
      </w:r>
      <w:r w:rsidR="003602FF">
        <w:t xml:space="preserve">, and </w:t>
      </w:r>
      <w:r w:rsidR="007F53F2">
        <w:t xml:space="preserve">this </w:t>
      </w:r>
      <w:commentRangeStart w:id="13"/>
      <w:r w:rsidR="007F53F2">
        <w:t>resource varies</w:t>
      </w:r>
      <w:r w:rsidR="003602FF">
        <w:t xml:space="preserve"> between regions</w:t>
      </w:r>
      <w:r w:rsidR="0015075E">
        <w:t xml:space="preserve">. </w:t>
      </w:r>
      <w:commentRangeEnd w:id="13"/>
      <w:r w:rsidR="00DC3AFA">
        <w:rPr>
          <w:rStyle w:val="CommentReference"/>
        </w:rPr>
        <w:commentReference w:id="13"/>
      </w:r>
      <w:commentRangeStart w:id="14"/>
      <w:r w:rsidR="00E047DB">
        <w:t xml:space="preserve">Significant </w:t>
      </w:r>
      <w:r w:rsidR="0015075E">
        <w:t xml:space="preserve">research </w:t>
      </w:r>
      <w:commentRangeEnd w:id="14"/>
      <w:r w:rsidR="00DC3AFA">
        <w:rPr>
          <w:rStyle w:val="CommentReference"/>
        </w:rPr>
        <w:commentReference w:id="14"/>
      </w:r>
      <w:r w:rsidR="0015075E">
        <w:t xml:space="preserve">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0767B2D3" w:rsidR="006E441D" w:rsidRDefault="003D046D" w:rsidP="003A4898">
      <w:pPr>
        <w:spacing w:after="0" w:line="240" w:lineRule="auto"/>
        <w:contextualSpacing/>
        <w:mirrorIndents/>
        <w:jc w:val="both"/>
      </w:pPr>
      <w:commentRangeStart w:id="15"/>
      <w:r>
        <w:t xml:space="preserve">Of even more complexity is adding high penetration of variable renewable resources to the grid. </w:t>
      </w:r>
      <w:commentRangeEnd w:id="15"/>
      <w:r w:rsidR="00A62066">
        <w:rPr>
          <w:rStyle w:val="CommentReference"/>
        </w:rPr>
        <w:commentReference w:id="15"/>
      </w:r>
      <w:r>
        <w:t>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10DF755B"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w:t>
      </w:r>
      <w:r w:rsidR="00B93FEA">
        <w:t>ng</w:t>
      </w:r>
      <w:r w:rsidR="00C67B29">
        <w:t xml:space="preserve">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3A4898">
      <w:pPr>
        <w:spacing w:after="0" w:line="240" w:lineRule="auto"/>
        <w:contextualSpacing/>
        <w:mirrorIndents/>
        <w:jc w:val="both"/>
      </w:pPr>
    </w:p>
    <w:p w14:paraId="32ED1AF9" w14:textId="3B316E68" w:rsidR="00D73F35" w:rsidRDefault="00D73F35" w:rsidP="003A4898">
      <w:pPr>
        <w:spacing w:after="0" w:line="240" w:lineRule="auto"/>
        <w:contextualSpacing/>
        <w:mirrorIndents/>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Supply chain and infrastructure advancement</w:t>
      </w:r>
      <w:r w:rsidR="00BC4AA1">
        <w:t>s</w:t>
      </w:r>
      <w:r>
        <w:t xml:space="preserve"> are key to these price declines, but the largest contributor </w:t>
      </w:r>
      <w:r w:rsidR="008A4B31">
        <w:t xml:space="preserve">is </w:t>
      </w:r>
      <w:r>
        <w:t xml:space="preserve">growth in the capacity of turbines.  </w:t>
      </w:r>
      <w:commentRangeStart w:id="16"/>
      <w:r>
        <w:t xml:space="preserve">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commentRangeEnd w:id="16"/>
      <w:r w:rsidR="00DC3AFA">
        <w:rPr>
          <w:rStyle w:val="CommentReference"/>
        </w:rPr>
        <w:commentReference w:id="16"/>
      </w:r>
    </w:p>
    <w:p w14:paraId="4D309EC5" w14:textId="77777777" w:rsidR="00D73F35" w:rsidRDefault="00D73F35" w:rsidP="003A4898">
      <w:pPr>
        <w:spacing w:after="0" w:line="240" w:lineRule="auto"/>
        <w:contextualSpacing/>
        <w:mirrorIndents/>
        <w:jc w:val="both"/>
      </w:pPr>
    </w:p>
    <w:p w14:paraId="1DB66716" w14:textId="1F3E614E"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6B8D40A" w14:textId="185D8ED1" w:rsidR="0095676C" w:rsidRDefault="0095676C" w:rsidP="0095676C">
      <w:pPr>
        <w:pStyle w:val="Caption"/>
        <w:keepNext/>
        <w:framePr w:w="10860" w:h="3822" w:hSpace="187" w:wrap="around" w:vAnchor="text" w:hAnchor="page" w:x="729" w:y="-59"/>
        <w:pBdr>
          <w:top w:val="single" w:sz="6" w:space="1" w:color="auto"/>
          <w:left w:val="single" w:sz="6" w:space="1" w:color="auto"/>
          <w:bottom w:val="single" w:sz="6" w:space="1" w:color="auto"/>
          <w:right w:val="single" w:sz="6" w:space="1" w:color="auto"/>
        </w:pBdr>
        <w:spacing w:after="0"/>
        <w:contextualSpacing/>
        <w:mirrorIndents/>
        <w:jc w:val="both"/>
      </w:pPr>
      <w:r>
        <w:lastRenderedPageBreak/>
        <w:t xml:space="preserve">Table </w:t>
      </w:r>
      <w:r w:rsidR="004505E7">
        <w:fldChar w:fldCharType="begin"/>
      </w:r>
      <w:r w:rsidR="004505E7">
        <w:instrText xml:space="preserve"> SEQ Table \* ARABIC </w:instrText>
      </w:r>
      <w:r w:rsidR="004505E7">
        <w:fldChar w:fldCharType="separate"/>
      </w:r>
      <w:r>
        <w:rPr>
          <w:noProof/>
        </w:rPr>
        <w:t>1</w:t>
      </w:r>
      <w:r w:rsidR="004505E7">
        <w:rPr>
          <w:noProof/>
        </w:rPr>
        <w:fldChar w:fldCharType="end"/>
      </w:r>
      <w:r>
        <w:t xml:space="preserve">. AEO 2018 LCOE </w:t>
      </w:r>
      <w:r>
        <w:fldChar w:fldCharType="begin"/>
      </w:r>
      <w:r>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1]</w:t>
      </w:r>
      <w:r>
        <w:fldChar w:fldCharType="end"/>
      </w:r>
    </w:p>
    <w:p w14:paraId="6BAB627D" w14:textId="77777777" w:rsidR="0095676C" w:rsidRDefault="0095676C" w:rsidP="0095676C">
      <w:pPr>
        <w:framePr w:w="10860" w:h="3822" w:hSpace="187" w:wrap="around" w:vAnchor="text" w:hAnchor="page" w:x="729" w:y="-59"/>
        <w:pBdr>
          <w:top w:val="single" w:sz="6" w:space="1" w:color="auto"/>
          <w:left w:val="single" w:sz="6" w:space="1" w:color="auto"/>
          <w:bottom w:val="single" w:sz="6" w:space="1" w:color="auto"/>
          <w:right w:val="single" w:sz="6" w:space="1" w:color="auto"/>
        </w:pBdr>
        <w:spacing w:line="240" w:lineRule="auto"/>
        <w:contextualSpacing/>
        <w:mirrorIndents/>
        <w:jc w:val="both"/>
      </w:pPr>
      <w:r>
        <w:rPr>
          <w:noProof/>
        </w:rPr>
        <w:drawing>
          <wp:inline distT="0" distB="0" distL="0" distR="0" wp14:anchorId="28EE53F7" wp14:editId="5A17FCA0">
            <wp:extent cx="4621012" cy="2243470"/>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7380"/>
                    <a:stretch/>
                  </pic:blipFill>
                  <pic:spPr bwMode="auto">
                    <a:xfrm>
                      <a:off x="0" y="0"/>
                      <a:ext cx="4818114" cy="2339162"/>
                    </a:xfrm>
                    <a:prstGeom prst="rect">
                      <a:avLst/>
                    </a:prstGeom>
                    <a:ln>
                      <a:noFill/>
                    </a:ln>
                    <a:extLst>
                      <a:ext uri="{53640926-AAD7-44D8-BBD7-CCE9431645EC}">
                        <a14:shadowObscured xmlns:a14="http://schemas.microsoft.com/office/drawing/2010/main"/>
                      </a:ext>
                    </a:extLst>
                  </pic:spPr>
                </pic:pic>
              </a:graphicData>
            </a:graphic>
          </wp:inline>
        </w:drawing>
      </w:r>
    </w:p>
    <w:p w14:paraId="707BE627" w14:textId="77777777" w:rsidR="00227531" w:rsidRDefault="00227531" w:rsidP="003A4898">
      <w:pPr>
        <w:spacing w:after="0" w:line="240" w:lineRule="auto"/>
        <w:contextualSpacing/>
        <w:mirrorIndents/>
        <w:jc w:val="both"/>
      </w:pPr>
    </w:p>
    <w:p w14:paraId="21B5FFC7" w14:textId="2C53CED3"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3A4898">
      <w:pPr>
        <w:pStyle w:val="ListParagraph"/>
        <w:numPr>
          <w:ilvl w:val="0"/>
          <w:numId w:val="3"/>
        </w:numPr>
        <w:spacing w:after="0" w:line="240" w:lineRule="auto"/>
        <w:mirrorIndents/>
        <w:jc w:val="both"/>
      </w:pPr>
      <w:commentRangeStart w:id="17"/>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t>Maine: 2019 Maine Offshore Wind Initiative and floating offshore turbine demonstration project announced by the Governor</w:t>
      </w:r>
    </w:p>
    <w:p w14:paraId="6CB9E6FA" w14:textId="2565E79F" w:rsidR="00D5468B" w:rsidRDefault="00D5468B" w:rsidP="003A4898">
      <w:pPr>
        <w:pStyle w:val="ListParagraph"/>
        <w:numPr>
          <w:ilvl w:val="0"/>
          <w:numId w:val="3"/>
        </w:numPr>
        <w:spacing w:after="0" w:line="240" w:lineRule="auto"/>
        <w:mirrorIndents/>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7441112B"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B67D484"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commentRangeEnd w:id="17"/>
      <w:r w:rsidR="00111E43">
        <w:rPr>
          <w:rStyle w:val="CommentReference"/>
        </w:rPr>
        <w:commentReference w:id="17"/>
      </w:r>
    </w:p>
    <w:p w14:paraId="3D3BFF26" w14:textId="1C6DBD39" w:rsidR="00B60C0C" w:rsidRDefault="00B60C0C" w:rsidP="003A4898">
      <w:pPr>
        <w:spacing w:after="0" w:line="240" w:lineRule="auto"/>
        <w:contextualSpacing/>
        <w:mirrorIndents/>
        <w:jc w:val="both"/>
      </w:pPr>
      <w:commentRangeStart w:id="18"/>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commentRangeEnd w:id="18"/>
      <w:r w:rsidR="00DC3AFA">
        <w:rPr>
          <w:rStyle w:val="CommentReference"/>
        </w:rPr>
        <w:commentReference w:id="18"/>
      </w:r>
    </w:p>
    <w:p w14:paraId="538BAE79" w14:textId="77777777" w:rsidR="00B60C0C" w:rsidRDefault="00B60C0C" w:rsidP="003A4898">
      <w:pPr>
        <w:spacing w:after="0" w:line="240" w:lineRule="auto"/>
        <w:contextualSpacing/>
        <w:mirrorIndents/>
        <w:jc w:val="both"/>
      </w:pPr>
    </w:p>
    <w:p w14:paraId="30DA680A" w14:textId="597523CC" w:rsidR="00F85D12" w:rsidRDefault="008C6C29" w:rsidP="003A4898">
      <w:pPr>
        <w:spacing w:after="0" w:line="240" w:lineRule="auto"/>
        <w:contextualSpacing/>
        <w:mirrorIndents/>
        <w:jc w:val="both"/>
      </w:pPr>
      <w:commentRangeStart w:id="19"/>
      <w:r>
        <w:t xml:space="preserve">Renewable energy has grown significantly in the U.S. as states have adopted RPS and emissions reductions goals, especially as costs have declined. </w:t>
      </w:r>
      <w:commentRangeEnd w:id="19"/>
      <w:r w:rsidR="00DC3AFA">
        <w:rPr>
          <w:rStyle w:val="CommentReference"/>
        </w:rPr>
        <w:commentReference w:id="19"/>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w:t>
      </w:r>
      <w:commentRangeStart w:id="20"/>
      <w:r w:rsidR="0094605D">
        <w:t xml:space="preserve">for </w:t>
      </w:r>
      <w:commentRangeEnd w:id="20"/>
      <w:r w:rsidR="00275E6F">
        <w:rPr>
          <w:rStyle w:val="CommentReference"/>
        </w:rPr>
        <w:commentReference w:id="20"/>
      </w:r>
      <w:r w:rsidR="0094605D">
        <w:t xml:space="preserve">the impact of OSW to the grid mix in the U.S., but many other countries are taking initiative to assess how OSW fits in. </w:t>
      </w:r>
      <w:r w:rsidR="00417A56">
        <w:t xml:space="preserve">These efforts have focused primarily on European countries and China, as they were the first and most prolific adopters of renewable </w:t>
      </w:r>
      <w:r w:rsidR="00417A56">
        <w:lastRenderedPageBreak/>
        <w:t xml:space="preserve">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316AE1">
        <w:t>This r</w:t>
      </w:r>
      <w:r w:rsidR="00160BB6">
        <w:t xml:space="preserve">esearch has shown a direct correlation between adoption of renewable technologies and emissions reductions, accounting for demand and population growth. </w:t>
      </w:r>
    </w:p>
    <w:p w14:paraId="7238ACF4" w14:textId="0350140A" w:rsidR="00470433" w:rsidRDefault="00470433" w:rsidP="003A4898">
      <w:pPr>
        <w:spacing w:after="0" w:line="240" w:lineRule="auto"/>
        <w:contextualSpacing/>
        <w:mirrorIndents/>
        <w:jc w:val="both"/>
      </w:pPr>
    </w:p>
    <w:p w14:paraId="7A18A26F" w14:textId="51E53A68" w:rsidR="00796714" w:rsidRDefault="00470433" w:rsidP="003A4898">
      <w:pPr>
        <w:spacing w:after="0" w:line="240" w:lineRule="auto"/>
        <w:contextualSpacing/>
        <w:mirrorIndents/>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3A4898">
      <w:pPr>
        <w:spacing w:after="0" w:line="240" w:lineRule="auto"/>
        <w:contextualSpacing/>
        <w:mirrorIndents/>
        <w:jc w:val="both"/>
      </w:pPr>
    </w:p>
    <w:p w14:paraId="12BAFE6B" w14:textId="5566A331" w:rsidR="004F2C6D" w:rsidRDefault="002039FD" w:rsidP="003A4898">
      <w:pPr>
        <w:spacing w:after="0" w:line="240" w:lineRule="auto"/>
        <w:contextualSpacing/>
        <w:mirrorIndents/>
        <w:jc w:val="both"/>
      </w:pPr>
      <w:r>
        <w:t>U.S</w:t>
      </w:r>
      <w:r w:rsidR="00424BDB">
        <w:t>.</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w:t>
      </w:r>
      <w:r w:rsidR="00891D85">
        <w:t>at the local level</w:t>
      </w:r>
      <w:r w:rsidR="005E432D">
        <w:t xml:space="preserve">. </w:t>
      </w:r>
      <w:r w:rsidR="000200CA">
        <w:t xml:space="preserve">Two studies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xml:space="preserve">, nor are they accounted for in </w:t>
      </w:r>
      <w:r w:rsidR="00141131">
        <w:t>this</w:t>
      </w:r>
      <w:r w:rsidR="00127847">
        <w:t xml:space="preserve"> study</w:t>
      </w:r>
      <w:r w:rsidR="004F2C6D">
        <w:t>.</w:t>
      </w:r>
    </w:p>
    <w:p w14:paraId="7DBB5723" w14:textId="00938BF9" w:rsidR="004F2C6D" w:rsidRDefault="004F2C6D" w:rsidP="003A4898">
      <w:pPr>
        <w:spacing w:after="0" w:line="240" w:lineRule="auto"/>
        <w:contextualSpacing/>
        <w:mirrorIndents/>
        <w:jc w:val="both"/>
      </w:pPr>
    </w:p>
    <w:p w14:paraId="638AFFD9" w14:textId="69747412" w:rsidR="008570E5" w:rsidRDefault="0060238F" w:rsidP="003A4898">
      <w:pPr>
        <w:spacing w:after="0" w:line="240" w:lineRule="auto"/>
        <w:contextualSpacing/>
        <w:mirrorIndents/>
        <w:jc w:val="both"/>
      </w:pPr>
      <w:r>
        <w:t xml:space="preserve">These studies demonstrate the direct </w:t>
      </w:r>
      <w:r w:rsidR="0052610E">
        <w:t>e</w:t>
      </w:r>
      <w:r>
        <w:t xml:space="preserve">ffects and benefits of wind technologies to their surroundings, but do not quantify the </w:t>
      </w:r>
      <w:r w:rsidR="003F1A21">
        <w:t>national</w:t>
      </w:r>
      <w:r>
        <w:t xml:space="preserv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r w:rsidR="00B36682">
        <w:t xml:space="preserve"> The growing state and federal interests in OSW </w:t>
      </w:r>
      <w:r w:rsidR="0077295B">
        <w:t>require a more robust analysis of this technology within the broader system.</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commentRangeStart w:id="21"/>
      <w:r w:rsidRPr="00612775">
        <w:rPr>
          <w:rStyle w:val="Emphasis"/>
        </w:rPr>
        <w:t>3.1 Model and Database</w:t>
      </w:r>
      <w:commentRangeEnd w:id="21"/>
      <w:r w:rsidR="00072B0D">
        <w:rPr>
          <w:rStyle w:val="CommentReference"/>
        </w:rPr>
        <w:commentReference w:id="21"/>
      </w:r>
    </w:p>
    <w:p w14:paraId="2F6ACEF0" w14:textId="77777777" w:rsidR="00612775" w:rsidRPr="000B38A2" w:rsidRDefault="00612775" w:rsidP="003A4898">
      <w:pPr>
        <w:spacing w:after="0" w:line="240" w:lineRule="auto"/>
        <w:contextualSpacing/>
        <w:mirrorIndents/>
        <w:jc w:val="both"/>
      </w:pPr>
    </w:p>
    <w:p w14:paraId="6ABD229E" w14:textId="4198E6AC"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w:t>
      </w:r>
      <w:r w:rsidR="009E4979">
        <w:t>ing system</w:t>
      </w:r>
      <w:r w:rsidR="00956A72">
        <w:t xml:space="preserve">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xml:space="preserve">, </w:t>
      </w:r>
      <w:commentRangeStart w:id="22"/>
      <w:r w:rsidR="00965512">
        <w:t xml:space="preserve">showing the interplay and tradeoffs between sectors </w:t>
      </w:r>
      <w:commentRangeEnd w:id="22"/>
      <w:r w:rsidR="00275E6F">
        <w:rPr>
          <w:rStyle w:val="CommentReference"/>
        </w:rPr>
        <w:commentReference w:id="22"/>
      </w:r>
      <w:r w:rsidR="00965512">
        <w:t>as scenarios change.</w:t>
      </w:r>
    </w:p>
    <w:p w14:paraId="74E5F65D" w14:textId="77777777" w:rsidR="000B38A2" w:rsidRDefault="000B38A2" w:rsidP="003A4898">
      <w:pPr>
        <w:spacing w:after="0" w:line="240" w:lineRule="auto"/>
        <w:contextualSpacing/>
        <w:mirrorIndents/>
        <w:jc w:val="both"/>
      </w:pPr>
    </w:p>
    <w:p w14:paraId="3C0A652C" w14:textId="6DDB743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commentRangeStart w:id="23"/>
      <w:r w:rsidR="009D61EF">
        <w:t>user defined time slices</w:t>
      </w:r>
      <w:r w:rsidR="008C0CBE">
        <w:t xml:space="preserve"> </w:t>
      </w:r>
      <w:commentRangeEnd w:id="23"/>
      <w:r w:rsidR="00275E6F">
        <w:rPr>
          <w:rStyle w:val="CommentReference"/>
        </w:rPr>
        <w:commentReference w:id="23"/>
      </w:r>
      <w:r w:rsidR="008C0CBE">
        <w:t>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w:t>
      </w:r>
      <w:r w:rsidR="00A65E3E">
        <w:lastRenderedPageBreak/>
        <w:t xml:space="preserve">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73D93262" w:rsidR="00245398" w:rsidRDefault="006A10AE" w:rsidP="003A4898">
      <w:pPr>
        <w:spacing w:after="0" w:line="240" w:lineRule="auto"/>
        <w:contextualSpacing/>
        <w:mirrorIndents/>
        <w:jc w:val="both"/>
      </w:pPr>
      <w:r>
        <w:t>The TIMES model</w:t>
      </w:r>
      <w:r w:rsidR="00CC666C">
        <w:t xml:space="preserve"> is a Linear Program formulated using the </w:t>
      </w:r>
      <w:r w:rsidR="004150AE">
        <w:t xml:space="preserve">GAMS </w:t>
      </w:r>
      <w:r w:rsidR="00CC666C">
        <w:t>modeling language</w:t>
      </w:r>
      <w:r w:rsidR="00741C80">
        <w:t xml:space="preserve"> </w:t>
      </w:r>
      <w:r w:rsidR="00602039">
        <w:t>that maximizes system surplus</w:t>
      </w:r>
      <w:r w:rsidR="00C12D4F">
        <w:t xml:space="preserve"> and</w:t>
      </w:r>
      <w:r w:rsidR="00602039">
        <w:t xml:space="preserve">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0A603B" w:rsidRPr="00CD68D0">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13F252E2" w:rsidR="00111E43" w:rsidRDefault="00111E43" w:rsidP="003A4898">
                            <w:pPr>
                              <w:pStyle w:val="Caption"/>
                              <w:keepNext/>
                              <w:jc w:val="center"/>
                            </w:pPr>
                            <w:r>
                              <w:t xml:space="preserve">Equation </w:t>
                            </w:r>
                            <w:r w:rsidR="004505E7">
                              <w:fldChar w:fldCharType="begin"/>
                            </w:r>
                            <w:r w:rsidR="004505E7">
                              <w:instrText xml:space="preserve"> SEQ Equation \* ARABIC </w:instrText>
                            </w:r>
                            <w:r w:rsidR="004505E7">
                              <w:fldChar w:fldCharType="separate"/>
                            </w:r>
                            <w:r>
                              <w:rPr>
                                <w:noProof/>
                              </w:rPr>
                              <w:t>1</w:t>
                            </w:r>
                            <w:r w:rsidR="004505E7">
                              <w:rPr>
                                <w:noProof/>
                              </w:rPr>
                              <w:fldChar w:fldCharType="end"/>
                            </w:r>
                            <w:r>
                              <w:t xml:space="preserve">: TIMES Objective Function </w:t>
                            </w:r>
                          </w:p>
                          <w:p w14:paraId="274C0C83" w14:textId="7472CAAA" w:rsidR="00111E43" w:rsidRPr="00F6170A" w:rsidRDefault="00111E43"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13F252E2" w:rsidR="00111E43" w:rsidRDefault="00111E43" w:rsidP="003A4898">
                      <w:pPr>
                        <w:pStyle w:val="Caption"/>
                        <w:keepNext/>
                        <w:jc w:val="center"/>
                      </w:pPr>
                      <w:r>
                        <w:t xml:space="preserve">Equation </w:t>
                      </w:r>
                      <w:r w:rsidR="004505E7">
                        <w:fldChar w:fldCharType="begin"/>
                      </w:r>
                      <w:r w:rsidR="004505E7">
                        <w:instrText xml:space="preserve"> SEQ Equation \* ARABIC </w:instrText>
                      </w:r>
                      <w:r w:rsidR="004505E7">
                        <w:fldChar w:fldCharType="separate"/>
                      </w:r>
                      <w:r>
                        <w:rPr>
                          <w:noProof/>
                        </w:rPr>
                        <w:t>1</w:t>
                      </w:r>
                      <w:r w:rsidR="004505E7">
                        <w:rPr>
                          <w:noProof/>
                        </w:rPr>
                        <w:fldChar w:fldCharType="end"/>
                      </w:r>
                      <w:r>
                        <w:t xml:space="preserve">: TIMES Objective Function </w:t>
                      </w:r>
                    </w:p>
                    <w:p w14:paraId="274C0C83" w14:textId="7472CAAA" w:rsidR="00111E43" w:rsidRPr="00F6170A" w:rsidRDefault="00111E43"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r w:rsidRPr="000B38A2">
        <w:rPr>
          <w:i/>
        </w:rPr>
        <w:t>r,y</w:t>
      </w:r>
      <w:proofErr w:type="spell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r w:rsidRPr="000B38A2">
        <w:rPr>
          <w:i/>
        </w:rPr>
        <w:t>d</w:t>
      </w:r>
      <w:r w:rsidRPr="000B38A2">
        <w:rPr>
          <w:i/>
          <w:vertAlign w:val="subscript"/>
        </w:rPr>
        <w:t>r,y</w:t>
      </w:r>
      <w:proofErr w:type="spell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2AC516D4"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17DE13A9" w:rsidR="00DD43E3" w:rsidRDefault="007C65E2" w:rsidP="003A4898">
      <w:pPr>
        <w:spacing w:after="0" w:line="240" w:lineRule="auto"/>
        <w:contextualSpacing/>
        <w:mirrorIndents/>
        <w:jc w:val="both"/>
      </w:pPr>
      <w:commentRangeStart w:id="24"/>
      <w:r>
        <w:t xml:space="preserve">The EPAUS9rT database represents the U.S. by census </w:t>
      </w:r>
      <w:r w:rsidR="00B820AF">
        <w:t>regions</w:t>
      </w:r>
      <w:r>
        <w:t xml:space="preserve">, as can be seen in Figure </w:t>
      </w:r>
      <w:r w:rsidR="007E11D6">
        <w:t>4</w:t>
      </w:r>
      <w:r>
        <w:t xml:space="preserve">. </w:t>
      </w:r>
      <w:commentRangeEnd w:id="24"/>
      <w:r w:rsidR="00275E6F">
        <w:rPr>
          <w:rStyle w:val="CommentReference"/>
        </w:rPr>
        <w:commentReference w:id="24"/>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334BB212" w14:textId="77777777" w:rsidR="00612775" w:rsidRDefault="00612775" w:rsidP="003A4898">
      <w:pPr>
        <w:spacing w:after="0" w:line="240" w:lineRule="auto"/>
        <w:contextualSpacing/>
        <w:mirrorIndents/>
        <w:jc w:val="both"/>
      </w:pPr>
    </w:p>
    <w:p w14:paraId="16F2BC38" w14:textId="787A8017" w:rsidR="00440257" w:rsidRDefault="00440257" w:rsidP="00E56668">
      <w:pPr>
        <w:spacing w:after="0" w:line="240" w:lineRule="auto"/>
        <w:contextualSpacing/>
        <w:mirrorIndents/>
        <w:jc w:val="both"/>
      </w:pPr>
      <w:r>
        <w:t>All scenarios constructed and evaluated in the TIMES model r</w:t>
      </w:r>
      <w:r w:rsidR="00257CF6">
        <w:t>un</w:t>
      </w:r>
      <w:r>
        <w:t xml:space="preserve"> from 2010 to 2050. </w:t>
      </w:r>
    </w:p>
    <w:p w14:paraId="0FBB4B4F" w14:textId="77777777" w:rsidR="00440257" w:rsidRDefault="00440257" w:rsidP="00E56668">
      <w:pPr>
        <w:spacing w:after="0" w:line="240" w:lineRule="auto"/>
        <w:contextualSpacing/>
        <w:mirrorIndents/>
        <w:jc w:val="both"/>
      </w:pPr>
    </w:p>
    <w:p w14:paraId="26D21F8D" w14:textId="52D06A40" w:rsidR="00DD43E3" w:rsidRPr="00E56668" w:rsidRDefault="009431C4" w:rsidP="00E5666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673D43AF" w:rsidR="00E1077D" w:rsidRDefault="00DD43E3" w:rsidP="003A4898">
      <w:pPr>
        <w:spacing w:after="0" w:line="240" w:lineRule="auto"/>
        <w:contextualSpacing/>
        <w:mirrorIndents/>
        <w:jc w:val="both"/>
      </w:pPr>
      <w:r>
        <w:t xml:space="preserve">Cost curves for OSW were constructed to linearly decline from 2015 to 2035 by a percentage of current costs (Figure 1b). </w:t>
      </w:r>
      <w:commentRangeStart w:id="25"/>
      <w:r>
        <w:t xml:space="preserve">Capital expenditure (CAPEX) was back-calculated from LCOEs presented in the Energy Information Administration’s (EIA) Annual Energy Outlook 2018 (AEO). </w:t>
      </w:r>
      <w:commentRangeEnd w:id="25"/>
      <w:r w:rsidR="0063630F">
        <w:rPr>
          <w:rStyle w:val="CommentReference"/>
        </w:rPr>
        <w:commentReference w:id="25"/>
      </w:r>
      <w:r>
        <w:t>The baseline cost reduction scenario assumes a 20% cost decrease, as is expected through normal technological advancement and “learning</w:t>
      </w:r>
      <w:commentRangeStart w:id="26"/>
      <w:r>
        <w:t xml:space="preserve">”. Five additional cost curves were constructed at 10% intervals, spanning from a 30% to an 80% reduction in the cost of OSW by 2035. </w:t>
      </w:r>
      <w:commentRangeEnd w:id="26"/>
      <w:r w:rsidR="0063630F">
        <w:rPr>
          <w:rStyle w:val="CommentReference"/>
        </w:rPr>
        <w:commentReference w:id="26"/>
      </w:r>
    </w:p>
    <w:p w14:paraId="12D3FEC2" w14:textId="69E10D39" w:rsidR="008B2C74" w:rsidRDefault="008B2C74" w:rsidP="003A4898">
      <w:pPr>
        <w:spacing w:after="0" w:line="240" w:lineRule="auto"/>
        <w:contextualSpacing/>
        <w:mirrorIndents/>
        <w:jc w:val="both"/>
      </w:pPr>
    </w:p>
    <w:p w14:paraId="79C53F1C" w14:textId="3B07D953" w:rsidR="008B2C74" w:rsidRPr="008B2C74" w:rsidRDefault="008B2C74" w:rsidP="003A4898">
      <w:pPr>
        <w:spacing w:after="0" w:line="240" w:lineRule="auto"/>
        <w:contextualSpacing/>
        <w:mirrorIndents/>
        <w:jc w:val="both"/>
      </w:pPr>
      <w:r>
        <w:t xml:space="preserve">The reference case for this </w:t>
      </w:r>
      <w:r w:rsidR="00A1790F">
        <w:t>study</w:t>
      </w:r>
      <w:r>
        <w:t xml:space="preserve">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0A0CDC45" w14:textId="28D98B8B" w:rsidR="00E1077D" w:rsidRDefault="0095676C" w:rsidP="003A4898">
      <w:pPr>
        <w:spacing w:after="0" w:line="240" w:lineRule="auto"/>
        <w:contextualSpacing/>
        <w:mirrorIndents/>
        <w:jc w:val="both"/>
      </w:pPr>
      <w:commentRangeStart w:id="27"/>
      <w:r>
        <w:rPr>
          <w:noProof/>
        </w:rPr>
        <mc:AlternateContent>
          <mc:Choice Requires="wps">
            <w:drawing>
              <wp:inline distT="0" distB="0" distL="0" distR="0" wp14:anchorId="3CCB1343" wp14:editId="75F91FE4">
                <wp:extent cx="6858000" cy="2812415"/>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812415"/>
                        </a:xfrm>
                        <a:prstGeom prst="rect">
                          <a:avLst/>
                        </a:prstGeom>
                        <a:solidFill>
                          <a:srgbClr val="FFFFFF"/>
                        </a:solidFill>
                        <a:ln w="9525">
                          <a:solidFill>
                            <a:schemeClr val="bg2"/>
                          </a:solidFill>
                          <a:miter lim="800000"/>
                          <a:headEnd/>
                          <a:tailEnd/>
                        </a:ln>
                      </wps:spPr>
                      <wps:txbx>
                        <w:txbxContent>
                          <w:p w14:paraId="76130E22" w14:textId="77777777" w:rsidR="00111E43" w:rsidRDefault="00111E43" w:rsidP="0095676C">
                            <w:pPr>
                              <w:spacing w:after="0"/>
                              <w:contextualSpacing/>
                              <w:jc w:val="both"/>
                            </w:pPr>
                          </w:p>
                          <w:p w14:paraId="54121D2B" w14:textId="77777777" w:rsidR="00111E43" w:rsidRDefault="00111E43" w:rsidP="0095676C">
                            <w:pPr>
                              <w:keepNext/>
                              <w:spacing w:after="0"/>
                              <w:contextualSpacing/>
                              <w:jc w:val="both"/>
                            </w:pPr>
                            <w:r>
                              <w:rPr>
                                <w:noProof/>
                              </w:rPr>
                              <w:drawing>
                                <wp:inline distT="0" distB="0" distL="0" distR="0" wp14:anchorId="270ECF39" wp14:editId="7E309538">
                                  <wp:extent cx="6666230" cy="2246630"/>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77777777" w:rsidR="00111E43" w:rsidRDefault="00111E43" w:rsidP="0095676C">
                            <w:pPr>
                              <w:pStyle w:val="Caption"/>
                              <w:contextualSpacing/>
                              <w:jc w:val="both"/>
                            </w:pPr>
                            <w:r>
                              <w:t xml:space="preserve">Figure </w:t>
                            </w:r>
                            <w:r w:rsidR="004505E7">
                              <w:fldChar w:fldCharType="begin"/>
                            </w:r>
                            <w:r w:rsidR="004505E7">
                              <w:instrText xml:space="preserve"> SEQ Figure \* ARABIC </w:instrText>
                            </w:r>
                            <w:r w:rsidR="004505E7">
                              <w:fldChar w:fldCharType="separate"/>
                            </w:r>
                            <w:r>
                              <w:rPr>
                                <w:noProof/>
                              </w:rPr>
                              <w:t>1</w:t>
                            </w:r>
                            <w:r w:rsidR="004505E7">
                              <w:rPr>
                                <w:noProof/>
                              </w:rPr>
                              <w:fldChar w:fldCharType="end"/>
                            </w:r>
                            <w:r>
                              <w:t>. a. CO2 Cap and b. OSW Cost Curve Scenario Construction</w:t>
                            </w:r>
                          </w:p>
                        </w:txbxContent>
                      </wps:txbx>
                      <wps:bodyPr rot="0" vert="horz" wrap="square" lIns="91440" tIns="45720" rIns="91440" bIns="45720" anchor="t" anchorCtr="0">
                        <a:spAutoFit/>
                      </wps:bodyPr>
                    </wps:wsp>
                  </a:graphicData>
                </a:graphic>
              </wp:inline>
            </w:drawing>
          </mc:Choice>
          <mc:Fallback>
            <w:pict>
              <v:shape w14:anchorId="3CCB1343" id="_x0000_s1027" type="#_x0000_t202" style="width:540pt;height:22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" strokecolor="#e7e6e6 [3214]">
                <v:textbox style="mso-fit-shape-to-text:t">
                  <w:txbxContent>
                    <w:p w14:paraId="76130E22" w14:textId="77777777" w:rsidR="00111E43" w:rsidRDefault="00111E43" w:rsidP="0095676C">
                      <w:pPr>
                        <w:spacing w:after="0"/>
                        <w:contextualSpacing/>
                        <w:jc w:val="both"/>
                      </w:pPr>
                    </w:p>
                    <w:p w14:paraId="54121D2B" w14:textId="77777777" w:rsidR="00111E43" w:rsidRDefault="00111E43" w:rsidP="0095676C">
                      <w:pPr>
                        <w:keepNext/>
                        <w:spacing w:after="0"/>
                        <w:contextualSpacing/>
                        <w:jc w:val="both"/>
                      </w:pPr>
                      <w:r>
                        <w:rPr>
                          <w:noProof/>
                        </w:rPr>
                        <w:drawing>
                          <wp:inline distT="0" distB="0" distL="0" distR="0" wp14:anchorId="270ECF39" wp14:editId="7E309538">
                            <wp:extent cx="6666230" cy="2246630"/>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77777777" w:rsidR="00111E43" w:rsidRDefault="00111E43" w:rsidP="0095676C">
                      <w:pPr>
                        <w:pStyle w:val="Caption"/>
                        <w:contextualSpacing/>
                        <w:jc w:val="both"/>
                      </w:pPr>
                      <w:r>
                        <w:t xml:space="preserve">Figure </w:t>
                      </w:r>
                      <w:r w:rsidR="004505E7">
                        <w:fldChar w:fldCharType="begin"/>
                      </w:r>
                      <w:r w:rsidR="004505E7">
                        <w:instrText xml:space="preserve"> SEQ Figure \* ARABIC </w:instrText>
                      </w:r>
                      <w:r w:rsidR="004505E7">
                        <w:fldChar w:fldCharType="separate"/>
                      </w:r>
                      <w:r>
                        <w:rPr>
                          <w:noProof/>
                        </w:rPr>
                        <w:t>1</w:t>
                      </w:r>
                      <w:r w:rsidR="004505E7">
                        <w:rPr>
                          <w:noProof/>
                        </w:rPr>
                        <w:fldChar w:fldCharType="end"/>
                      </w:r>
                      <w:r>
                        <w:t>. a. CO2 Cap and b. OSW Cost Curve Scenario Construction</w:t>
                      </w:r>
                    </w:p>
                  </w:txbxContent>
                </v:textbox>
                <w10:anchorlock/>
              </v:shape>
            </w:pict>
          </mc:Fallback>
        </mc:AlternateContent>
      </w:r>
      <w:commentRangeEnd w:id="27"/>
      <w:r w:rsidR="00263E30">
        <w:rPr>
          <w:rStyle w:val="CommentReference"/>
        </w:rPr>
        <w:commentReference w:id="27"/>
      </w:r>
    </w:p>
    <w:p w14:paraId="6B7D2C6A" w14:textId="13E1DB43" w:rsidR="00E3188C" w:rsidRDefault="00E3188C" w:rsidP="003A4898">
      <w:pPr>
        <w:spacing w:after="0" w:line="240" w:lineRule="auto"/>
        <w:contextualSpacing/>
        <w:mirrorIndents/>
        <w:jc w:val="both"/>
      </w:pP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8"/>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commentRangeStart w:id="28"/>
      <w:r>
        <w:t>Results and Discussion</w:t>
      </w:r>
      <w:commentRangeEnd w:id="28"/>
      <w:r w:rsidR="0063630F">
        <w:rPr>
          <w:rStyle w:val="CommentReference"/>
          <w:rFonts w:asciiTheme="minorHAnsi" w:eastAsiaTheme="minorHAnsi" w:hAnsiTheme="minorHAnsi" w:cstheme="minorBidi"/>
          <w:color w:val="auto"/>
        </w:rPr>
        <w:commentReference w:id="28"/>
      </w:r>
    </w:p>
    <w:p w14:paraId="718D1151" w14:textId="77777777" w:rsidR="006731E4" w:rsidRDefault="006731E4" w:rsidP="003A4898">
      <w:pPr>
        <w:spacing w:after="0" w:line="240" w:lineRule="auto"/>
        <w:contextualSpacing/>
        <w:mirrorIndents/>
        <w:jc w:val="both"/>
      </w:pPr>
    </w:p>
    <w:p w14:paraId="6C50FF65" w14:textId="312B8681" w:rsidR="0071429E" w:rsidRDefault="00E55F21" w:rsidP="003A4898">
      <w:pPr>
        <w:keepNext/>
        <w:spacing w:after="0" w:line="240" w:lineRule="auto"/>
        <w:contextualSpacing/>
        <w:mirrorIndents/>
        <w:jc w:val="both"/>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6C28D2">
        <w:t xml:space="preserve"> </w:t>
      </w:r>
      <w:r w:rsidR="008453DA">
        <w:lastRenderedPageBreak/>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6DD3D6C8" w14:textId="77777777" w:rsidR="006C28D2" w:rsidRDefault="006C28D2" w:rsidP="003A4898">
      <w:pPr>
        <w:keepNext/>
        <w:spacing w:after="0" w:line="240" w:lineRule="auto"/>
        <w:contextualSpacing/>
        <w:mirrorIndents/>
        <w:jc w:val="both"/>
        <w:rPr>
          <w:noProof/>
        </w:rPr>
      </w:pPr>
    </w:p>
    <w:p w14:paraId="4E492B06" w14:textId="39E03AD4" w:rsidR="0095676C" w:rsidRDefault="0095676C" w:rsidP="003A4898">
      <w:pPr>
        <w:keepNext/>
        <w:spacing w:after="0" w:line="240" w:lineRule="auto"/>
        <w:contextualSpacing/>
        <w:mirrorIndents/>
        <w:jc w:val="both"/>
        <w:rPr>
          <w:b/>
          <w:noProof/>
        </w:rPr>
      </w:pPr>
      <w:commentRangeStart w:id="29"/>
      <w:r>
        <w:rPr>
          <w:noProof/>
        </w:rPr>
        <mc:AlternateContent>
          <mc:Choice Requires="wps">
            <w:drawing>
              <wp:inline distT="0" distB="0" distL="0" distR="0" wp14:anchorId="6A3DABC2" wp14:editId="5AF31C06">
                <wp:extent cx="3190875" cy="2781300"/>
                <wp:effectExtent l="0" t="0" r="28575"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2781300"/>
                        </a:xfrm>
                        <a:prstGeom prst="rect">
                          <a:avLst/>
                        </a:prstGeom>
                        <a:solidFill>
                          <a:srgbClr val="FFFFFF"/>
                        </a:solidFill>
                        <a:ln w="9525">
                          <a:solidFill>
                            <a:schemeClr val="bg2"/>
                          </a:solidFill>
                          <a:miter lim="800000"/>
                          <a:headEnd/>
                          <a:tailEnd/>
                        </a:ln>
                      </wps:spPr>
                      <wps:txbx>
                        <w:txbxContent>
                          <w:p w14:paraId="68046F93" w14:textId="77777777" w:rsidR="00111E43" w:rsidRDefault="00111E43"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77777777" w:rsidR="00111E43" w:rsidRDefault="00111E43" w:rsidP="0095676C">
                            <w:pPr>
                              <w:pStyle w:val="Caption"/>
                              <w:contextualSpacing/>
                              <w:jc w:val="both"/>
                            </w:pPr>
                            <w:r>
                              <w:t xml:space="preserve">Figure </w:t>
                            </w:r>
                            <w:r w:rsidR="004505E7">
                              <w:fldChar w:fldCharType="begin"/>
                            </w:r>
                            <w:r w:rsidR="004505E7">
                              <w:instrText xml:space="preserve"> SEQ Figure \* ARABIC </w:instrText>
                            </w:r>
                            <w:r w:rsidR="004505E7">
                              <w:fldChar w:fldCharType="separate"/>
                            </w:r>
                            <w:r>
                              <w:rPr>
                                <w:noProof/>
                              </w:rPr>
                              <w:t>2</w:t>
                            </w:r>
                            <w:r w:rsidR="004505E7">
                              <w:rPr>
                                <w:noProof/>
                              </w:rPr>
                              <w:fldChar w:fldCharType="end"/>
                            </w:r>
                            <w:r>
                              <w:t>. Total OSW Capacity in 2050</w:t>
                            </w:r>
                          </w:p>
                        </w:txbxContent>
                      </wps:txbx>
                      <wps:bodyPr rot="0" vert="horz" wrap="square" lIns="91440" tIns="45720" rIns="91440" bIns="45720" anchor="t" anchorCtr="0">
                        <a:noAutofit/>
                      </wps:bodyPr>
                    </wps:wsp>
                  </a:graphicData>
                </a:graphic>
              </wp:inline>
            </w:drawing>
          </mc:Choice>
          <mc:Fallback>
            <w:pict>
              <v:shape w14:anchorId="6A3DABC2" id="_x0000_s1028" type="#_x0000_t202" style="width:251.25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" strokecolor="#e7e6e6 [3214]">
                <v:textbox>
                  <w:txbxContent>
                    <w:p w14:paraId="68046F93" w14:textId="77777777" w:rsidR="00111E43" w:rsidRDefault="00111E43"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77777777" w:rsidR="00111E43" w:rsidRDefault="00111E43" w:rsidP="0095676C">
                      <w:pPr>
                        <w:pStyle w:val="Caption"/>
                        <w:contextualSpacing/>
                        <w:jc w:val="both"/>
                      </w:pPr>
                      <w:r>
                        <w:t xml:space="preserve">Figure </w:t>
                      </w:r>
                      <w:r w:rsidR="004505E7">
                        <w:fldChar w:fldCharType="begin"/>
                      </w:r>
                      <w:r w:rsidR="004505E7">
                        <w:instrText xml:space="preserve"> SEQ Figure \* ARABIC </w:instrText>
                      </w:r>
                      <w:r w:rsidR="004505E7">
                        <w:fldChar w:fldCharType="separate"/>
                      </w:r>
                      <w:r>
                        <w:rPr>
                          <w:noProof/>
                        </w:rPr>
                        <w:t>2</w:t>
                      </w:r>
                      <w:r w:rsidR="004505E7">
                        <w:rPr>
                          <w:noProof/>
                        </w:rPr>
                        <w:fldChar w:fldCharType="end"/>
                      </w:r>
                      <w:r>
                        <w:t>. Total OSW Capacity in 2050</w:t>
                      </w:r>
                    </w:p>
                  </w:txbxContent>
                </v:textbox>
                <w10:anchorlock/>
              </v:shape>
            </w:pict>
          </mc:Fallback>
        </mc:AlternateContent>
      </w:r>
      <w:commentRangeEnd w:id="29"/>
      <w:r w:rsidR="00046178">
        <w:rPr>
          <w:rStyle w:val="CommentReference"/>
        </w:rPr>
        <w:commentReference w:id="29"/>
      </w:r>
    </w:p>
    <w:p w14:paraId="46B3FDB3" w14:textId="511B54F8" w:rsidR="0071429E" w:rsidRPr="0071429E"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2097877C" wp14:editId="70356E45">
                <wp:extent cx="4676775" cy="1404620"/>
                <wp:effectExtent l="0" t="0" r="28575" b="1524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6775" cy="1404620"/>
                        </a:xfrm>
                        <a:prstGeom prst="rect">
                          <a:avLst/>
                        </a:prstGeom>
                        <a:solidFill>
                          <a:srgbClr val="FFFFFF"/>
                        </a:solidFill>
                        <a:ln w="9525">
                          <a:solidFill>
                            <a:schemeClr val="bg2"/>
                          </a:solidFill>
                          <a:miter lim="800000"/>
                          <a:headEnd/>
                          <a:tailEnd/>
                        </a:ln>
                      </wps:spPr>
                      <wps:txbx>
                        <w:txbxContent>
                          <w:p w14:paraId="04BDB118" w14:textId="77777777" w:rsidR="00111E43" w:rsidRDefault="00111E43"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77777777" w:rsidR="00111E43" w:rsidRDefault="00111E43" w:rsidP="0095676C">
                            <w:pPr>
                              <w:pStyle w:val="Caption"/>
                              <w:contextualSpacing/>
                              <w:jc w:val="both"/>
                            </w:pPr>
                            <w:r>
                              <w:t xml:space="preserve">Figure </w:t>
                            </w:r>
                            <w:r w:rsidR="004505E7">
                              <w:fldChar w:fldCharType="begin"/>
                            </w:r>
                            <w:r w:rsidR="004505E7">
                              <w:instrText xml:space="preserve"> SEQ Figure \* ARABIC </w:instrText>
                            </w:r>
                            <w:r w:rsidR="004505E7">
                              <w:fldChar w:fldCharType="separate"/>
                            </w:r>
                            <w:r>
                              <w:rPr>
                                <w:noProof/>
                              </w:rPr>
                              <w:t>3</w:t>
                            </w:r>
                            <w:r w:rsidR="004505E7">
                              <w:rPr>
                                <w:noProof/>
                              </w:rPr>
                              <w:fldChar w:fldCharType="end"/>
                            </w:r>
                            <w:r>
                              <w:t>. Total OSW Capacity by Scenario</w:t>
                            </w:r>
                          </w:p>
                        </w:txbxContent>
                      </wps:txbx>
                      <wps:bodyPr rot="0" vert="horz" wrap="square" lIns="91440" tIns="45720" rIns="91440" bIns="45720" anchor="t" anchorCtr="0">
                        <a:spAutoFit/>
                      </wps:bodyPr>
                    </wps:wsp>
                  </a:graphicData>
                </a:graphic>
              </wp:inline>
            </w:drawing>
          </mc:Choice>
          <mc:Fallback>
            <w:pict>
              <v:shape w14:anchorId="2097877C" id="_x0000_s1029" type="#_x0000_t202" style="width:36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" strokecolor="#e7e6e6 [3214]">
                <v:textbox style="mso-fit-shape-to-text:t">
                  <w:txbxContent>
                    <w:p w14:paraId="04BDB118" w14:textId="77777777" w:rsidR="00111E43" w:rsidRDefault="00111E43"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77777777" w:rsidR="00111E43" w:rsidRDefault="00111E43" w:rsidP="0095676C">
                      <w:pPr>
                        <w:pStyle w:val="Caption"/>
                        <w:contextualSpacing/>
                        <w:jc w:val="both"/>
                      </w:pPr>
                      <w:r>
                        <w:t xml:space="preserve">Figure </w:t>
                      </w:r>
                      <w:r w:rsidR="004505E7">
                        <w:fldChar w:fldCharType="begin"/>
                      </w:r>
                      <w:r w:rsidR="004505E7">
                        <w:instrText xml:space="preserve"> SEQ Figure \* ARABIC </w:instrText>
                      </w:r>
                      <w:r w:rsidR="004505E7">
                        <w:fldChar w:fldCharType="separate"/>
                      </w:r>
                      <w:r>
                        <w:rPr>
                          <w:noProof/>
                        </w:rPr>
                        <w:t>3</w:t>
                      </w:r>
                      <w:r w:rsidR="004505E7">
                        <w:rPr>
                          <w:noProof/>
                        </w:rPr>
                        <w:fldChar w:fldCharType="end"/>
                      </w:r>
                      <w:r>
                        <w:t>. Total OSW Capacity by Scenario</w:t>
                      </w:r>
                    </w:p>
                  </w:txbxContent>
                </v:textbox>
                <w10:anchorlock/>
              </v:shape>
            </w:pict>
          </mc:Fallback>
        </mc:AlternateContent>
      </w:r>
    </w:p>
    <w:p w14:paraId="7041AAB3" w14:textId="12CC9EF1" w:rsidR="003A4898" w:rsidRDefault="003A4898" w:rsidP="003A4898">
      <w:pPr>
        <w:keepNext/>
        <w:spacing w:after="0" w:line="240" w:lineRule="auto"/>
        <w:contextualSpacing/>
        <w:mirrorIndents/>
        <w:jc w:val="both"/>
      </w:pPr>
    </w:p>
    <w:p w14:paraId="5557935B" w14:textId="5CC4645B"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 3)</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5C67CCFD" w:rsidR="00F73A92" w:rsidRDefault="002E0D04" w:rsidP="008D24B5">
      <w:pPr>
        <w:keepNext/>
        <w:spacing w:after="0" w:line="240" w:lineRule="auto"/>
        <w:contextualSpacing/>
        <w:mirrorIndents/>
        <w:jc w:val="both"/>
      </w:pPr>
      <w:r>
        <w:t>Overall buildout of OSW varied across regions</w:t>
      </w:r>
      <w:r w:rsidR="003312B6">
        <w:t>, with no capacity</w:t>
      </w:r>
      <w:r w:rsidR="003D5EF4">
        <w:t xml:space="preserve"> added</w:t>
      </w:r>
      <w:r w:rsidR="003312B6">
        <w:t xml:space="preserve"> in Regions 4, 6, and 8</w:t>
      </w:r>
      <w:r w:rsidR="00111DE9">
        <w:t xml:space="preserve"> (Figure 4)</w:t>
      </w:r>
      <w:r>
        <w:t xml:space="preserve">. </w:t>
      </w:r>
      <w:r w:rsidR="00775569">
        <w:t>The EPAUS9rT database does not have OSW availability for Region 8</w:t>
      </w:r>
      <w:r w:rsidR="003312B6">
        <w:t xml:space="preserve"> because there is no coastline, and Regions 4 and 6 have very little </w:t>
      </w:r>
      <w:r w:rsidR="003312B6">
        <w:lastRenderedPageBreak/>
        <w:t>resource 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5DC05485" w:rsidR="00114964" w:rsidRDefault="0095676C" w:rsidP="008D24B5">
      <w:pPr>
        <w:keepNext/>
        <w:spacing w:after="0" w:line="240" w:lineRule="auto"/>
        <w:contextualSpacing/>
        <w:mirrorIndents/>
        <w:jc w:val="both"/>
        <w:rPr>
          <w:b/>
        </w:rPr>
      </w:pPr>
      <w:commentRangeStart w:id="30"/>
      <w:r>
        <w:rPr>
          <w:noProof/>
        </w:rPr>
        <mc:AlternateContent>
          <mc:Choice Requires="wps">
            <w:drawing>
              <wp:inline distT="0" distB="0" distL="0" distR="0" wp14:anchorId="50699014" wp14:editId="7CC9420D">
                <wp:extent cx="3434080" cy="2620107"/>
                <wp:effectExtent l="0" t="0" r="13970" b="2794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4080" cy="2620107"/>
                        </a:xfrm>
                        <a:prstGeom prst="rect">
                          <a:avLst/>
                        </a:prstGeom>
                        <a:solidFill>
                          <a:srgbClr val="FFFFFF"/>
                        </a:solidFill>
                        <a:ln w="9525">
                          <a:solidFill>
                            <a:schemeClr val="bg2"/>
                          </a:solidFill>
                          <a:miter lim="800000"/>
                          <a:headEnd/>
                          <a:tailEnd/>
                        </a:ln>
                      </wps:spPr>
                      <wps:txbx>
                        <w:txbxContent>
                          <w:p w14:paraId="18EF72D3" w14:textId="77777777" w:rsidR="00111E43" w:rsidRDefault="00111E43"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77777777" w:rsidR="00111E43" w:rsidRDefault="00111E43" w:rsidP="0095676C">
                            <w:pPr>
                              <w:pStyle w:val="Caption"/>
                              <w:contextualSpacing/>
                              <w:jc w:val="center"/>
                            </w:pPr>
                            <w:r>
                              <w:t xml:space="preserve">Figure </w:t>
                            </w:r>
                            <w:r w:rsidR="004505E7">
                              <w:fldChar w:fldCharType="begin"/>
                            </w:r>
                            <w:r w:rsidR="004505E7">
                              <w:instrText xml:space="preserve"> SEQ Figure \* ARABIC </w:instrText>
                            </w:r>
                            <w:r w:rsidR="004505E7">
                              <w:fldChar w:fldCharType="separate"/>
                            </w:r>
                            <w:r>
                              <w:rPr>
                                <w:noProof/>
                              </w:rPr>
                              <w:t>4</w:t>
                            </w:r>
                            <w:r w:rsidR="004505E7">
                              <w:rPr>
                                <w:noProof/>
                              </w:rPr>
                              <w:fldChar w:fldCharType="end"/>
                            </w:r>
                            <w:r>
                              <w:t>. Average OSW capacity per region across scenarios</w:t>
                            </w:r>
                          </w:p>
                        </w:txbxContent>
                      </wps:txbx>
                      <wps:bodyPr rot="0" vert="horz" wrap="square" lIns="91440" tIns="45720" rIns="91440" bIns="45720" anchor="t" anchorCtr="0">
                        <a:noAutofit/>
                      </wps:bodyPr>
                    </wps:wsp>
                  </a:graphicData>
                </a:graphic>
              </wp:inline>
            </w:drawing>
          </mc:Choice>
          <mc:Fallback>
            <w:pict>
              <v:shape w14:anchorId="50699014" id="_x0000_s1030" type="#_x0000_t202" style="width:270.4pt;height:20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" strokecolor="#e7e6e6 [3214]">
                <v:textbox>
                  <w:txbxContent>
                    <w:p w14:paraId="18EF72D3" w14:textId="77777777" w:rsidR="00111E43" w:rsidRDefault="00111E43"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77777777" w:rsidR="00111E43" w:rsidRDefault="00111E43" w:rsidP="0095676C">
                      <w:pPr>
                        <w:pStyle w:val="Caption"/>
                        <w:contextualSpacing/>
                        <w:jc w:val="center"/>
                      </w:pPr>
                      <w:r>
                        <w:t xml:space="preserve">Figure </w:t>
                      </w:r>
                      <w:r w:rsidR="004505E7">
                        <w:fldChar w:fldCharType="begin"/>
                      </w:r>
                      <w:r w:rsidR="004505E7">
                        <w:instrText xml:space="preserve"> SEQ Figure \* ARABIC </w:instrText>
                      </w:r>
                      <w:r w:rsidR="004505E7">
                        <w:fldChar w:fldCharType="separate"/>
                      </w:r>
                      <w:r>
                        <w:rPr>
                          <w:noProof/>
                        </w:rPr>
                        <w:t>4</w:t>
                      </w:r>
                      <w:r w:rsidR="004505E7">
                        <w:rPr>
                          <w:noProof/>
                        </w:rPr>
                        <w:fldChar w:fldCharType="end"/>
                      </w:r>
                      <w:r>
                        <w:t>. Average OSW capacity per region across scenarios</w:t>
                      </w:r>
                    </w:p>
                  </w:txbxContent>
                </v:textbox>
                <w10:anchorlock/>
              </v:shape>
            </w:pict>
          </mc:Fallback>
        </mc:AlternateContent>
      </w:r>
      <w:commentRangeEnd w:id="30"/>
      <w:r w:rsidR="00263E30">
        <w:rPr>
          <w:rStyle w:val="CommentReference"/>
        </w:rPr>
        <w:commentReference w:id="30"/>
      </w:r>
    </w:p>
    <w:p w14:paraId="5DD180F2" w14:textId="494CA0FA" w:rsidR="001E2876" w:rsidRDefault="001E2876" w:rsidP="008D24B5">
      <w:pPr>
        <w:keepNext/>
        <w:spacing w:after="0" w:line="240" w:lineRule="auto"/>
        <w:contextualSpacing/>
        <w:mirrorIndents/>
        <w:jc w:val="both"/>
        <w:rPr>
          <w:b/>
        </w:rPr>
      </w:pPr>
    </w:p>
    <w:p w14:paraId="1BC8613A" w14:textId="1FFDA960" w:rsidR="001E2876" w:rsidRDefault="009D44E9" w:rsidP="00D85D6E">
      <w:pPr>
        <w:spacing w:after="0" w:line="240" w:lineRule="auto"/>
        <w:contextualSpacing/>
        <w:mirrorIndents/>
        <w:jc w:val="both"/>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 </w:t>
      </w:r>
      <w:commentRangeStart w:id="31"/>
      <w:r w:rsidR="00BB53B0">
        <w:t>C</w:t>
      </w:r>
      <w:r w:rsidR="002F1DC0">
        <w:t>O</w:t>
      </w:r>
      <w:r w:rsidR="002F1DC0">
        <w:rPr>
          <w:vertAlign w:val="subscript"/>
        </w:rPr>
        <w:t>2</w:t>
      </w:r>
      <w:r w:rsidR="00BB53B0">
        <w:t xml:space="preserve"> caps </w:t>
      </w:r>
      <w:r w:rsidR="002F1DC0">
        <w:t>limit</w:t>
      </w:r>
      <w:r w:rsidR="00BB53B0">
        <w:t xml:space="preserve"> the increase in total electricity generated as they become tighter, showing that the carbon constraint affects demand and electricity end uses</w:t>
      </w:r>
      <w:r w:rsidR="003643FA">
        <w:t xml:space="preserve"> (Figure 5)</w:t>
      </w:r>
      <w:r w:rsidR="00BB53B0">
        <w:t xml:space="preserve">. </w:t>
      </w:r>
      <w:commentRangeEnd w:id="31"/>
      <w:r w:rsidR="00C10B75">
        <w:rPr>
          <w:rStyle w:val="CommentReference"/>
        </w:rPr>
        <w:commentReference w:id="31"/>
      </w:r>
      <w:r w:rsidR="00BB53B0">
        <w:t>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commentRangeStart w:id="32"/>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Across the tightest carbon cap scenarios, OSW is still able to elicit a 5% increase in total electricity production </w:t>
      </w:r>
      <w:r w:rsidR="00873A08">
        <w:t xml:space="preserve">when it is least </w:t>
      </w:r>
      <w:commentRangeStart w:id="33"/>
      <w:r w:rsidR="00873A08">
        <w:t>expensive</w:t>
      </w:r>
      <w:r w:rsidR="00B43A23">
        <w:t>.</w:t>
      </w:r>
      <w:commentRangeEnd w:id="32"/>
      <w:r w:rsidR="008014C2">
        <w:rPr>
          <w:rStyle w:val="CommentReference"/>
        </w:rPr>
        <w:commentReference w:id="32"/>
      </w:r>
      <w:commentRangeEnd w:id="33"/>
      <w:r w:rsidR="00D91291">
        <w:rPr>
          <w:rStyle w:val="CommentReference"/>
        </w:rPr>
        <w:commentReference w:id="33"/>
      </w:r>
    </w:p>
    <w:p w14:paraId="18FDED35" w14:textId="6081D987" w:rsidR="001E2876" w:rsidRDefault="001E2876" w:rsidP="008D24B5">
      <w:pPr>
        <w:keepNext/>
        <w:spacing w:after="0" w:line="240" w:lineRule="auto"/>
        <w:contextualSpacing/>
        <w:mirrorIndents/>
        <w:jc w:val="both"/>
      </w:pPr>
    </w:p>
    <w:p w14:paraId="12A02813" w14:textId="06900054" w:rsidR="00F73A92" w:rsidRDefault="0095676C" w:rsidP="00D22B7C">
      <w:pPr>
        <w:spacing w:after="0" w:line="240" w:lineRule="auto"/>
        <w:contextualSpacing/>
        <w:mirrorIndents/>
        <w:jc w:val="both"/>
      </w:pPr>
      <w:commentRangeStart w:id="34"/>
      <w:r>
        <w:rPr>
          <w:noProof/>
        </w:rPr>
        <mc:AlternateContent>
          <mc:Choice Requires="wps">
            <w:drawing>
              <wp:inline distT="0" distB="0" distL="0" distR="0" wp14:anchorId="5D69541B" wp14:editId="2CCC757D">
                <wp:extent cx="3438525" cy="2638425"/>
                <wp:effectExtent l="0" t="0" r="28575" b="2857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2638425"/>
                        </a:xfrm>
                        <a:prstGeom prst="rect">
                          <a:avLst/>
                        </a:prstGeom>
                        <a:solidFill>
                          <a:srgbClr val="FFFFFF"/>
                        </a:solidFill>
                        <a:ln w="9525">
                          <a:solidFill>
                            <a:schemeClr val="bg2"/>
                          </a:solidFill>
                          <a:miter lim="800000"/>
                          <a:headEnd/>
                          <a:tailEnd/>
                        </a:ln>
                      </wps:spPr>
                      <wps:txbx>
                        <w:txbxContent>
                          <w:p w14:paraId="1677B98C" w14:textId="77777777" w:rsidR="00111E43" w:rsidRDefault="00111E43"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5</w:t>
                            </w:r>
                            <w:r w:rsidR="004505E7">
                              <w:rPr>
                                <w:noProof/>
                              </w:rPr>
                              <w:fldChar w:fldCharType="end"/>
                            </w:r>
                            <w:r>
                              <w:t>. Total electric sector electricity production in 2050</w:t>
                            </w:r>
                          </w:p>
                          <w:p w14:paraId="07686D44" w14:textId="77777777" w:rsidR="00111E43" w:rsidRDefault="00111E43" w:rsidP="0095676C">
                            <w:pPr>
                              <w:keepNext/>
                            </w:pPr>
                          </w:p>
                          <w:p w14:paraId="4C34917C" w14:textId="77777777" w:rsidR="00111E43" w:rsidRDefault="00111E43" w:rsidP="0095676C">
                            <w:pPr>
                              <w:pStyle w:val="Caption"/>
                            </w:pPr>
                          </w:p>
                        </w:txbxContent>
                      </wps:txbx>
                      <wps:bodyPr rot="0" vert="horz" wrap="square" lIns="91440" tIns="45720" rIns="91440" bIns="45720" anchor="t" anchorCtr="0">
                        <a:noAutofit/>
                      </wps:bodyPr>
                    </wps:wsp>
                  </a:graphicData>
                </a:graphic>
              </wp:inline>
            </w:drawing>
          </mc:Choice>
          <mc:Fallback>
            <w:pict>
              <v:shape w14:anchorId="5D69541B" id="_x0000_s1031" type="#_x0000_t202" style="width:270.75pt;height:20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" strokecolor="#e7e6e6 [3214]">
                <v:textbox>
                  <w:txbxContent>
                    <w:p w14:paraId="1677B98C" w14:textId="77777777" w:rsidR="00111E43" w:rsidRDefault="00111E43"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5</w:t>
                      </w:r>
                      <w:r w:rsidR="004505E7">
                        <w:rPr>
                          <w:noProof/>
                        </w:rPr>
                        <w:fldChar w:fldCharType="end"/>
                      </w:r>
                      <w:r>
                        <w:t>. Total electric sector electricity production in 2050</w:t>
                      </w:r>
                    </w:p>
                    <w:p w14:paraId="07686D44" w14:textId="77777777" w:rsidR="00111E43" w:rsidRDefault="00111E43" w:rsidP="0095676C">
                      <w:pPr>
                        <w:keepNext/>
                      </w:pPr>
                    </w:p>
                    <w:p w14:paraId="4C34917C" w14:textId="77777777" w:rsidR="00111E43" w:rsidRDefault="00111E43" w:rsidP="0095676C">
                      <w:pPr>
                        <w:pStyle w:val="Caption"/>
                      </w:pPr>
                    </w:p>
                  </w:txbxContent>
                </v:textbox>
                <w10:anchorlock/>
              </v:shape>
            </w:pict>
          </mc:Fallback>
        </mc:AlternateContent>
      </w:r>
      <w:commentRangeEnd w:id="34"/>
      <w:r w:rsidR="00176700">
        <w:rPr>
          <w:rStyle w:val="CommentReference"/>
        </w:rPr>
        <w:commentReference w:id="34"/>
      </w:r>
    </w:p>
    <w:p w14:paraId="5C0835FE" w14:textId="4BDD1E37"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3F675C">
        <w:t>7</w:t>
      </w:r>
      <w:r w:rsidR="005E1E57">
        <w:t>)</w:t>
      </w:r>
      <w:r w:rsidR="00B92153">
        <w:t>, though the technologies displaced vary between scenarios</w:t>
      </w:r>
      <w:r w:rsidR="00314C41">
        <w:t xml:space="preserve">. </w:t>
      </w:r>
      <w:r w:rsidR="008A625C">
        <w:t xml:space="preserve">Figure </w:t>
      </w:r>
      <w:r w:rsidR="003F675C">
        <w:t>7</w:t>
      </w:r>
      <w:r w:rsidR="008A625C">
        <w:t xml:space="preserve"> shows the differences in electricity production between the indicated cases</w:t>
      </w:r>
      <w:r w:rsidR="007C4F7A">
        <w:t xml:space="preserve"> and the reference case</w:t>
      </w:r>
      <w:r w:rsidR="007D5648">
        <w:t xml:space="preserve"> (Figure </w:t>
      </w:r>
      <w:r w:rsidR="003F675C">
        <w:t>6</w:t>
      </w:r>
      <w:r w:rsidR="007D5648">
        <w:t>)</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w:t>
      </w:r>
      <w:r w:rsidR="00294D50">
        <w:lastRenderedPageBreak/>
        <w:t xml:space="preserve">otherwise been new solar, terrestrial wind, or </w:t>
      </w:r>
      <w:r w:rsidR="00F429CD">
        <w:t>c</w:t>
      </w:r>
      <w:r w:rsidR="00294D50">
        <w:t xml:space="preserve">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4D5B8F70" w14:textId="6C6C7AA9" w:rsidR="003010E8" w:rsidRDefault="0095676C" w:rsidP="00D22B7C">
      <w:pPr>
        <w:spacing w:after="0" w:line="240" w:lineRule="auto"/>
        <w:contextualSpacing/>
        <w:mirrorIndents/>
        <w:jc w:val="both"/>
        <w:rPr>
          <w:b/>
        </w:rPr>
      </w:pPr>
      <w:r>
        <w:rPr>
          <w:noProof/>
        </w:rPr>
        <mc:AlternateContent>
          <mc:Choice Requires="wps">
            <w:drawing>
              <wp:inline distT="0" distB="0" distL="0" distR="0" wp14:anchorId="7BEDF442" wp14:editId="72C07B97">
                <wp:extent cx="3358515" cy="2971800"/>
                <wp:effectExtent l="0" t="0" r="13335" b="1905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8662" cy="2971800"/>
                        </a:xfrm>
                        <a:prstGeom prst="rect">
                          <a:avLst/>
                        </a:prstGeom>
                        <a:solidFill>
                          <a:srgbClr val="FFFFFF"/>
                        </a:solidFill>
                        <a:ln w="9525">
                          <a:solidFill>
                            <a:schemeClr val="bg2"/>
                          </a:solidFill>
                          <a:miter lim="800000"/>
                          <a:headEnd/>
                          <a:tailEnd/>
                        </a:ln>
                      </wps:spPr>
                      <wps:txbx>
                        <w:txbxContent>
                          <w:p w14:paraId="5032E8F5" w14:textId="77777777" w:rsidR="00111E43" w:rsidRDefault="00111E43" w:rsidP="0095676C">
                            <w:pPr>
                              <w:keepNext/>
                            </w:pPr>
                            <w:r>
                              <w:rPr>
                                <w:noProof/>
                              </w:rPr>
                              <w:drawing>
                                <wp:inline distT="0" distB="0" distL="0" distR="0" wp14:anchorId="6FC2F57F" wp14:editId="2550F2CA">
                                  <wp:extent cx="3165231" cy="2628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77777777" w:rsidR="00111E43" w:rsidRDefault="00111E43" w:rsidP="0095676C">
                            <w:pPr>
                              <w:pStyle w:val="Caption"/>
                            </w:pPr>
                            <w:r>
                              <w:t xml:space="preserve">Figure </w:t>
                            </w:r>
                            <w:r w:rsidR="004505E7">
                              <w:fldChar w:fldCharType="begin"/>
                            </w:r>
                            <w:r w:rsidR="004505E7">
                              <w:instrText xml:space="preserve"> SE</w:instrText>
                            </w:r>
                            <w:r w:rsidR="004505E7">
                              <w:instrText xml:space="preserve">Q Figure \* ARABIC </w:instrText>
                            </w:r>
                            <w:r w:rsidR="004505E7">
                              <w:fldChar w:fldCharType="separate"/>
                            </w:r>
                            <w:r>
                              <w:rPr>
                                <w:noProof/>
                              </w:rPr>
                              <w:t>6</w:t>
                            </w:r>
                            <w:r w:rsidR="004505E7">
                              <w:rPr>
                                <w:noProof/>
                              </w:rPr>
                              <w:fldChar w:fldCharType="end"/>
                            </w:r>
                            <w:r>
                              <w:t>. Reference case electricity production by technology</w:t>
                            </w:r>
                          </w:p>
                          <w:p w14:paraId="7E725541" w14:textId="77777777" w:rsidR="00111E43" w:rsidRDefault="00111E43" w:rsidP="0095676C"/>
                        </w:txbxContent>
                      </wps:txbx>
                      <wps:bodyPr rot="0" vert="horz" wrap="square" lIns="91440" tIns="45720" rIns="91440" bIns="45720" anchor="t" anchorCtr="0">
                        <a:noAutofit/>
                      </wps:bodyPr>
                    </wps:wsp>
                  </a:graphicData>
                </a:graphic>
              </wp:inline>
            </w:drawing>
          </mc:Choice>
          <mc:Fallback>
            <w:pict>
              <v:shape w14:anchorId="7BEDF442" id="_x0000_s1032" type="#_x0000_t202" style="width:264.45pt;height:2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" strokecolor="#e7e6e6 [3214]">
                <v:textbox>
                  <w:txbxContent>
                    <w:p w14:paraId="5032E8F5" w14:textId="77777777" w:rsidR="00111E43" w:rsidRDefault="00111E43" w:rsidP="0095676C">
                      <w:pPr>
                        <w:keepNext/>
                      </w:pPr>
                      <w:r>
                        <w:rPr>
                          <w:noProof/>
                        </w:rPr>
                        <w:drawing>
                          <wp:inline distT="0" distB="0" distL="0" distR="0" wp14:anchorId="6FC2F57F" wp14:editId="2550F2CA">
                            <wp:extent cx="3165231" cy="2628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77777777" w:rsidR="00111E43" w:rsidRDefault="00111E43" w:rsidP="0095676C">
                      <w:pPr>
                        <w:pStyle w:val="Caption"/>
                      </w:pPr>
                      <w:r>
                        <w:t xml:space="preserve">Figure </w:t>
                      </w:r>
                      <w:r w:rsidR="004505E7">
                        <w:fldChar w:fldCharType="begin"/>
                      </w:r>
                      <w:r w:rsidR="004505E7">
                        <w:instrText xml:space="preserve"> SE</w:instrText>
                      </w:r>
                      <w:r w:rsidR="004505E7">
                        <w:instrText xml:space="preserve">Q Figure \* ARABIC </w:instrText>
                      </w:r>
                      <w:r w:rsidR="004505E7">
                        <w:fldChar w:fldCharType="separate"/>
                      </w:r>
                      <w:r>
                        <w:rPr>
                          <w:noProof/>
                        </w:rPr>
                        <w:t>6</w:t>
                      </w:r>
                      <w:r w:rsidR="004505E7">
                        <w:rPr>
                          <w:noProof/>
                        </w:rPr>
                        <w:fldChar w:fldCharType="end"/>
                      </w:r>
                      <w:r>
                        <w:t>. Reference case electricity production by technology</w:t>
                      </w:r>
                    </w:p>
                    <w:p w14:paraId="7E725541" w14:textId="77777777" w:rsidR="00111E43" w:rsidRDefault="00111E43" w:rsidP="0095676C"/>
                  </w:txbxContent>
                </v:textbox>
                <w10:anchorlock/>
              </v:shape>
            </w:pict>
          </mc:Fallback>
        </mc:AlternateContent>
      </w:r>
      <w:r>
        <w:rPr>
          <w:b/>
        </w:rPr>
        <w:t xml:space="preserve"> </w:t>
      </w:r>
    </w:p>
    <w:p w14:paraId="18AA962A" w14:textId="19C36F5F" w:rsidR="0095676C" w:rsidRDefault="0095676C" w:rsidP="00D22B7C">
      <w:pPr>
        <w:spacing w:after="0" w:line="240" w:lineRule="auto"/>
        <w:contextualSpacing/>
        <w:mirrorIndents/>
        <w:jc w:val="both"/>
        <w:rPr>
          <w:b/>
        </w:rPr>
      </w:pPr>
      <w:commentRangeStart w:id="35"/>
      <w:commentRangeStart w:id="36"/>
      <w:r>
        <w:rPr>
          <w:noProof/>
        </w:rPr>
        <mc:AlternateContent>
          <mc:Choice Requires="wps">
            <w:drawing>
              <wp:inline distT="0" distB="0" distL="0" distR="0" wp14:anchorId="799447A1" wp14:editId="488CED90">
                <wp:extent cx="3191608" cy="3042138"/>
                <wp:effectExtent l="0" t="0" r="27940" b="2540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1608" cy="3042138"/>
                        </a:xfrm>
                        <a:prstGeom prst="rect">
                          <a:avLst/>
                        </a:prstGeom>
                        <a:solidFill>
                          <a:srgbClr val="FFFFFF"/>
                        </a:solidFill>
                        <a:ln w="9525">
                          <a:solidFill>
                            <a:schemeClr val="bg2"/>
                          </a:solidFill>
                          <a:miter lim="800000"/>
                          <a:headEnd/>
                          <a:tailEnd/>
                        </a:ln>
                      </wps:spPr>
                      <wps:txbx>
                        <w:txbxContent>
                          <w:p w14:paraId="634F8AF8" w14:textId="77777777" w:rsidR="00111E43" w:rsidRDefault="00111E43"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7</w:t>
                            </w:r>
                            <w:r w:rsidR="004505E7">
                              <w:rPr>
                                <w:noProof/>
                              </w:rPr>
                              <w:fldChar w:fldCharType="end"/>
                            </w:r>
                            <w:r>
                              <w:t xml:space="preserve">. </w:t>
                            </w:r>
                            <w:r w:rsidRPr="00241DB3">
                              <w:t>Capacity additions and retirements in relation to the reference case</w:t>
                            </w:r>
                          </w:p>
                          <w:p w14:paraId="12DADFB6" w14:textId="77777777" w:rsidR="00111E43" w:rsidRDefault="00111E43" w:rsidP="0095676C">
                            <w:pPr>
                              <w:keepNext/>
                            </w:pPr>
                          </w:p>
                          <w:p w14:paraId="71C511DF" w14:textId="77777777" w:rsidR="00111E43" w:rsidRDefault="00111E43" w:rsidP="0095676C"/>
                        </w:txbxContent>
                      </wps:txbx>
                      <wps:bodyPr rot="0" vert="horz" wrap="square" lIns="91440" tIns="45720" rIns="91440" bIns="45720" anchor="t" anchorCtr="0">
                        <a:noAutofit/>
                      </wps:bodyPr>
                    </wps:wsp>
                  </a:graphicData>
                </a:graphic>
              </wp:inline>
            </w:drawing>
          </mc:Choice>
          <mc:Fallback>
            <w:pict>
              <v:shape w14:anchorId="799447A1" id="_x0000_s1033" type="#_x0000_t202" style="width:251.3pt;height:23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" strokecolor="#e7e6e6 [3214]">
                <v:textbox>
                  <w:txbxContent>
                    <w:p w14:paraId="634F8AF8" w14:textId="77777777" w:rsidR="00111E43" w:rsidRDefault="00111E43"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7</w:t>
                      </w:r>
                      <w:r w:rsidR="004505E7">
                        <w:rPr>
                          <w:noProof/>
                        </w:rPr>
                        <w:fldChar w:fldCharType="end"/>
                      </w:r>
                      <w:r>
                        <w:t xml:space="preserve">. </w:t>
                      </w:r>
                      <w:r w:rsidRPr="00241DB3">
                        <w:t>Capacity additions and retirements in relation to the reference case</w:t>
                      </w:r>
                    </w:p>
                    <w:p w14:paraId="12DADFB6" w14:textId="77777777" w:rsidR="00111E43" w:rsidRDefault="00111E43" w:rsidP="0095676C">
                      <w:pPr>
                        <w:keepNext/>
                      </w:pPr>
                    </w:p>
                    <w:p w14:paraId="71C511DF" w14:textId="77777777" w:rsidR="00111E43" w:rsidRDefault="00111E43" w:rsidP="0095676C"/>
                  </w:txbxContent>
                </v:textbox>
                <w10:anchorlock/>
              </v:shape>
            </w:pict>
          </mc:Fallback>
        </mc:AlternateContent>
      </w:r>
      <w:commentRangeEnd w:id="35"/>
      <w:r w:rsidR="00C4479E">
        <w:rPr>
          <w:rStyle w:val="CommentReference"/>
        </w:rPr>
        <w:commentReference w:id="35"/>
      </w:r>
      <w:commentRangeEnd w:id="36"/>
      <w:r w:rsidR="00111E43">
        <w:rPr>
          <w:rStyle w:val="CommentReference"/>
        </w:rPr>
        <w:commentReference w:id="36"/>
      </w:r>
    </w:p>
    <w:p w14:paraId="6A54ABB2" w14:textId="4760AE1C" w:rsidR="008B2FB4" w:rsidRDefault="008B2FB4" w:rsidP="00D22B7C">
      <w:pPr>
        <w:spacing w:after="0" w:line="240" w:lineRule="auto"/>
        <w:contextualSpacing/>
        <w:mirrorIndents/>
        <w:jc w:val="both"/>
        <w:rPr>
          <w:b/>
        </w:rPr>
      </w:pPr>
    </w:p>
    <w:p w14:paraId="45C1999C" w14:textId="2EAA696E" w:rsidR="00724098" w:rsidRDefault="0090702D" w:rsidP="0090702D">
      <w:pPr>
        <w:spacing w:after="0" w:line="240" w:lineRule="auto"/>
        <w:contextualSpacing/>
        <w:mirrorIndents/>
        <w:jc w:val="both"/>
      </w:pPr>
      <w:commentRangeStart w:id="37"/>
      <w:r>
        <w:t xml:space="preserve">In scenarios where OSW costs are low and new capacity is high, natural gas is the most displaced technology, </w:t>
      </w:r>
      <w:commentRangeStart w:id="38"/>
      <w:r>
        <w:t xml:space="preserve">whereas </w:t>
      </w:r>
      <w:ins w:id="39" w:author="Marcy, Cara" w:date="2020-01-03T09:58:00Z">
        <w:r w:rsidR="00266989">
          <w:t>when</w:t>
        </w:r>
      </w:ins>
      <w:del w:id="40" w:author="Marcy, Cara" w:date="2020-01-03T09:58:00Z">
        <w:r w:rsidDel="00266989">
          <w:delText>in hither</w:delText>
        </w:r>
      </w:del>
      <w:r>
        <w:t xml:space="preserve"> OSW cost</w:t>
      </w:r>
      <w:ins w:id="41" w:author="Marcy, Cara" w:date="2020-01-03T09:58:00Z">
        <w:r w:rsidR="00266989">
          <w:t xml:space="preserve"> are high</w:t>
        </w:r>
      </w:ins>
      <w:r>
        <w:t xml:space="preserve"> </w:t>
      </w:r>
      <w:commentRangeEnd w:id="38"/>
      <w:r w:rsidR="00266989">
        <w:rPr>
          <w:rStyle w:val="CommentReference"/>
        </w:rPr>
        <w:commentReference w:id="38"/>
      </w:r>
      <w:r>
        <w:t xml:space="preserve">and </w:t>
      </w:r>
      <w:ins w:id="42" w:author="Marcy, Cara" w:date="2020-01-03T09:58:00Z">
        <w:r w:rsidR="00266989">
          <w:t xml:space="preserve">new </w:t>
        </w:r>
      </w:ins>
      <w:del w:id="43" w:author="Marcy, Cara" w:date="2020-01-03T09:58:00Z">
        <w:r w:rsidDel="00266989">
          <w:delText xml:space="preserve">low </w:delText>
        </w:r>
      </w:del>
      <w:r>
        <w:t xml:space="preserve">capacity </w:t>
      </w:r>
      <w:ins w:id="44" w:author="Marcy, Cara" w:date="2020-01-03T09:58:00Z">
        <w:r w:rsidR="00266989">
          <w:t>is low</w:t>
        </w:r>
      </w:ins>
      <w:ins w:id="45" w:author="Marcy, Cara" w:date="2020-01-03T09:59:00Z">
        <w:r w:rsidR="00266989">
          <w:t>,</w:t>
        </w:r>
      </w:ins>
      <w:ins w:id="46" w:author="Marcy, Cara" w:date="2020-01-03T09:58:00Z">
        <w:r w:rsidR="00266989">
          <w:t xml:space="preserve"> </w:t>
        </w:r>
      </w:ins>
      <w:del w:id="47" w:author="Marcy, Cara" w:date="2020-01-03T09:58:00Z">
        <w:r w:rsidDel="00266989">
          <w:delText xml:space="preserve">scenarios </w:delText>
        </w:r>
      </w:del>
      <w:r>
        <w:t xml:space="preserve">more coal is retired. </w:t>
      </w:r>
      <w:commentRangeEnd w:id="37"/>
      <w:r w:rsidR="00266989">
        <w:rPr>
          <w:rStyle w:val="CommentReference"/>
        </w:rPr>
        <w:commentReference w:id="37"/>
      </w:r>
      <w:commentRangeStart w:id="48"/>
      <w:r w:rsidR="008B2FB4">
        <w:t xml:space="preserve">Natural gas makes </w:t>
      </w:r>
      <w:r w:rsidR="00741D64">
        <w:t>up a</w:t>
      </w:r>
      <w:r w:rsidR="008B2FB4">
        <w:t xml:space="preserve"> large market share of the 2050 grid in all scenarios regardless of OSW buildout</w:t>
      </w:r>
      <w:r w:rsidR="007C683D">
        <w:t xml:space="preserve"> (Table 2)</w:t>
      </w:r>
      <w:r w:rsidR="008B2FB4">
        <w:t>, but natural gas capacity additions are dramatically reduced as the cost of OSW falls. Coal sees a similar displacement when OSW is built out</w:t>
      </w:r>
      <w:r w:rsidR="0083218F">
        <w:t xml:space="preserve"> in low quantities</w:t>
      </w:r>
      <w:r w:rsidR="003F67FC">
        <w:t xml:space="preserve">, though </w:t>
      </w:r>
      <w:r w:rsidR="0083218F">
        <w:t>as OSW costs decline and capacity increases</w:t>
      </w:r>
      <w:ins w:id="49" w:author="Marcy, Cara" w:date="2020-01-03T09:55:00Z">
        <w:r w:rsidR="00266989">
          <w:t>,</w:t>
        </w:r>
      </w:ins>
      <w:r w:rsidR="0083218F">
        <w:t xml:space="preserve"> </w:t>
      </w:r>
      <w:r w:rsidR="003F67FC">
        <w:t>coal retirements slow and more existing coal remains over time</w:t>
      </w:r>
      <w:r w:rsidR="008B2FB4">
        <w:t>.</w:t>
      </w:r>
      <w:r w:rsidR="00464867">
        <w:t xml:space="preserve"> This </w:t>
      </w:r>
      <w:proofErr w:type="gramStart"/>
      <w:r w:rsidR="00464867">
        <w:t xml:space="preserve">shows </w:t>
      </w:r>
      <w:r w:rsidR="006314B7">
        <w:t>the</w:t>
      </w:r>
      <w:r w:rsidR="00464867">
        <w:t xml:space="preserve"> tradeoff between building new carbon-free but non-dispatchable capacity and needing to meet demand at all times</w:t>
      </w:r>
      <w:proofErr w:type="gramEnd"/>
      <w:r w:rsidR="00464867">
        <w:t>.</w:t>
      </w:r>
      <w:r w:rsidR="008B2FB4">
        <w:t xml:space="preserve"> </w:t>
      </w:r>
      <w:commentRangeEnd w:id="48"/>
      <w:r w:rsidR="00266989">
        <w:rPr>
          <w:rStyle w:val="CommentReference"/>
        </w:rPr>
        <w:commentReference w:id="48"/>
      </w:r>
    </w:p>
    <w:p w14:paraId="31D026C8" w14:textId="77777777" w:rsidR="00724098" w:rsidRDefault="00724098" w:rsidP="00D22B7C">
      <w:pPr>
        <w:spacing w:after="0" w:line="240" w:lineRule="auto"/>
        <w:contextualSpacing/>
        <w:mirrorIndents/>
        <w:jc w:val="both"/>
      </w:pPr>
    </w:p>
    <w:p w14:paraId="2F772AE7" w14:textId="14806753" w:rsidR="004D1E1C" w:rsidRPr="00684E6C" w:rsidRDefault="004D1E1C" w:rsidP="00D22B7C">
      <w:pPr>
        <w:spacing w:after="0" w:line="240" w:lineRule="auto"/>
        <w:contextualSpacing/>
        <w:mirrorIndents/>
        <w:jc w:val="both"/>
      </w:pPr>
      <w:r>
        <w:t xml:space="preserve">Over all scenarios, the largest market share that </w:t>
      </w:r>
      <w:commentRangeStart w:id="50"/>
      <w:r>
        <w:t xml:space="preserve">OSW achieves is 38% </w:t>
      </w:r>
      <w:commentRangeEnd w:id="50"/>
      <w:r w:rsidR="003C5EE4">
        <w:rPr>
          <w:rStyle w:val="CommentReference"/>
        </w:rPr>
        <w:commentReference w:id="50"/>
      </w:r>
      <w:r>
        <w:t>in the lowest cost and highest carbon mitigation stringency scenario.</w:t>
      </w:r>
      <w:r w:rsidR="00CA0860">
        <w:t xml:space="preserve"> In all </w:t>
      </w:r>
      <w:r w:rsidR="00575B0A">
        <w:t xml:space="preserve">lowest </w:t>
      </w:r>
      <w:r w:rsidR="00CA0860">
        <w:t>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51D911CC" w14:textId="1A7646BB" w:rsidR="008A3DB9" w:rsidRDefault="008A3DB9" w:rsidP="003A4898">
      <w:pPr>
        <w:spacing w:after="0" w:line="240" w:lineRule="auto"/>
        <w:contextualSpacing/>
        <w:mirrorIndents/>
        <w:jc w:val="both"/>
      </w:pPr>
    </w:p>
    <w:p w14:paraId="08B2C668" w14:textId="13489B6E" w:rsidR="004D1E1C" w:rsidRDefault="0095676C" w:rsidP="003A4898">
      <w:pPr>
        <w:spacing w:after="0" w:line="240" w:lineRule="auto"/>
        <w:contextualSpacing/>
        <w:mirrorIndents/>
        <w:jc w:val="both"/>
      </w:pPr>
      <w:commentRangeStart w:id="51"/>
      <w:r>
        <w:rPr>
          <w:noProof/>
        </w:rPr>
        <w:lastRenderedPageBreak/>
        <mc:AlternateContent>
          <mc:Choice Requires="wps">
            <w:drawing>
              <wp:anchor distT="45720" distB="45720" distL="114300" distR="114300" simplePos="0" relativeHeight="251659264" behindDoc="0" locked="0" layoutInCell="1" allowOverlap="1" wp14:anchorId="637F8999" wp14:editId="2ECEAD17">
                <wp:simplePos x="0" y="0"/>
                <wp:positionH relativeFrom="margin">
                  <wp:posOffset>0</wp:posOffset>
                </wp:positionH>
                <wp:positionV relativeFrom="paragraph">
                  <wp:posOffset>217170</wp:posOffset>
                </wp:positionV>
                <wp:extent cx="6118860" cy="4967605"/>
                <wp:effectExtent l="0" t="0" r="15240" b="2349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8860" cy="4967654"/>
                        </a:xfrm>
                        <a:prstGeom prst="rect">
                          <a:avLst/>
                        </a:prstGeom>
                        <a:solidFill>
                          <a:srgbClr val="FFFFFF"/>
                        </a:solidFill>
                        <a:ln w="9525">
                          <a:solidFill>
                            <a:schemeClr val="bg2"/>
                          </a:solidFill>
                          <a:miter lim="800000"/>
                          <a:headEnd/>
                          <a:tailEnd/>
                        </a:ln>
                      </wps:spPr>
                      <wps:txbx>
                        <w:txbxContent>
                          <w:p w14:paraId="09A89971" w14:textId="77777777" w:rsidR="00111E43" w:rsidRDefault="00111E43" w:rsidP="0095676C">
                            <w:pPr>
                              <w:pStyle w:val="Caption"/>
                              <w:keepNext/>
                              <w:jc w:val="both"/>
                            </w:pPr>
                            <w:r>
                              <w:t xml:space="preserve">Table </w:t>
                            </w:r>
                            <w:r w:rsidR="004505E7">
                              <w:fldChar w:fldCharType="begin"/>
                            </w:r>
                            <w:r w:rsidR="004505E7">
                              <w:instrText xml:space="preserve"> SEQ Table \* ARABIC </w:instrText>
                            </w:r>
                            <w:r w:rsidR="004505E7">
                              <w:fldChar w:fldCharType="separate"/>
                            </w:r>
                            <w:r>
                              <w:rPr>
                                <w:noProof/>
                              </w:rPr>
                              <w:t>2</w:t>
                            </w:r>
                            <w:r w:rsidR="004505E7">
                              <w:rPr>
                                <w:noProof/>
                              </w:rPr>
                              <w:fldChar w:fldCharType="end"/>
                            </w:r>
                            <w:r>
                              <w:t>. Percent market share by technology in 2050 (Technology PJ/Total electric sector PJ)</w:t>
                            </w:r>
                          </w:p>
                          <w:p w14:paraId="241335CE" w14:textId="77777777" w:rsidR="00111E43" w:rsidRDefault="00111E43"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F8999" id="_x0000_s1034" type="#_x0000_t202" style="position:absolute;left:0;text-align:left;margin-left:0;margin-top:17.1pt;width:481.8pt;height:391.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" strokecolor="#e7e6e6 [3214]">
                <v:textbox>
                  <w:txbxContent>
                    <w:p w14:paraId="09A89971" w14:textId="77777777" w:rsidR="00111E43" w:rsidRDefault="00111E43" w:rsidP="0095676C">
                      <w:pPr>
                        <w:pStyle w:val="Caption"/>
                        <w:keepNext/>
                        <w:jc w:val="both"/>
                      </w:pPr>
                      <w:r>
                        <w:t xml:space="preserve">Table </w:t>
                      </w:r>
                      <w:r w:rsidR="004505E7">
                        <w:fldChar w:fldCharType="begin"/>
                      </w:r>
                      <w:r w:rsidR="004505E7">
                        <w:instrText xml:space="preserve"> SEQ Table \* ARABIC </w:instrText>
                      </w:r>
                      <w:r w:rsidR="004505E7">
                        <w:fldChar w:fldCharType="separate"/>
                      </w:r>
                      <w:r>
                        <w:rPr>
                          <w:noProof/>
                        </w:rPr>
                        <w:t>2</w:t>
                      </w:r>
                      <w:r w:rsidR="004505E7">
                        <w:rPr>
                          <w:noProof/>
                        </w:rPr>
                        <w:fldChar w:fldCharType="end"/>
                      </w:r>
                      <w:r>
                        <w:t>. Percent market share by technology in 2050 (Technology PJ/Total electric sector PJ)</w:t>
                      </w:r>
                    </w:p>
                    <w:p w14:paraId="241335CE" w14:textId="77777777" w:rsidR="00111E43" w:rsidRDefault="00111E43"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v:textbox>
                <w10:wrap type="square" anchorx="margin"/>
              </v:shape>
            </w:pict>
          </mc:Fallback>
        </mc:AlternateContent>
      </w:r>
      <w:commentRangeEnd w:id="51"/>
      <w:r w:rsidR="008014C2">
        <w:rPr>
          <w:rStyle w:val="CommentReference"/>
        </w:rPr>
        <w:commentReference w:id="51"/>
      </w:r>
    </w:p>
    <w:p w14:paraId="44ED2873" w14:textId="7C59D77E" w:rsidR="00776400" w:rsidRPr="009D1A1F" w:rsidRDefault="00776400" w:rsidP="00776400">
      <w:pPr>
        <w:spacing w:after="0" w:line="240" w:lineRule="auto"/>
        <w:contextualSpacing/>
        <w:mirrorIndents/>
        <w:jc w:val="both"/>
      </w:pPr>
      <w:commentRangeStart w:id="52"/>
      <w:r>
        <w:t xml:space="preserve">Additionally, as OSW becomes less expensive than solar and terrestrial wind, </w:t>
      </w:r>
      <w:commentRangeEnd w:id="52"/>
      <w:r w:rsidR="001E7BDB">
        <w:rPr>
          <w:rStyle w:val="CommentReference"/>
        </w:rPr>
        <w:commentReference w:id="52"/>
      </w:r>
      <w:r>
        <w:t xml:space="preserve">these renewable technologies retain </w:t>
      </w:r>
      <w:r w:rsidR="002835D9">
        <w:t xml:space="preserve">marginally </w:t>
      </w:r>
      <w:r>
        <w:t>less market share than they would have in the reference case</w:t>
      </w:r>
      <w:r w:rsidR="009D1A1F">
        <w:t xml:space="preserve">. </w:t>
      </w:r>
      <w:r w:rsidR="003C6328">
        <w:t>However, t</w:t>
      </w:r>
      <w:r w:rsidR="009D1A1F">
        <w:t>he total contribution of renewables increases as OSW costs decrease, across all CO</w:t>
      </w:r>
      <w:r w:rsidR="009D1A1F">
        <w:rPr>
          <w:vertAlign w:val="subscript"/>
        </w:rPr>
        <w:t>2</w:t>
      </w:r>
      <w:r w:rsidR="009D1A1F">
        <w:t xml:space="preserve"> cap scenarios</w:t>
      </w:r>
      <w:r w:rsidR="000756C4">
        <w:t xml:space="preserve"> since </w:t>
      </w:r>
      <w:r w:rsidR="00415715">
        <w:t xml:space="preserve">OSW capacity additions equal or </w:t>
      </w:r>
      <w:r w:rsidR="000756C4">
        <w:t xml:space="preserve">surpass those </w:t>
      </w:r>
      <w:r w:rsidR="00415715">
        <w:t>of other renewable sources.</w:t>
      </w:r>
    </w:p>
    <w:p w14:paraId="50C86ECC" w14:textId="0009DC21" w:rsidR="00776400" w:rsidRDefault="00776400" w:rsidP="003A4898">
      <w:pPr>
        <w:spacing w:after="0" w:line="240" w:lineRule="auto"/>
        <w:contextualSpacing/>
        <w:mirrorIndents/>
        <w:jc w:val="both"/>
      </w:pPr>
    </w:p>
    <w:p w14:paraId="652B3069" w14:textId="041FA963" w:rsidR="00776400" w:rsidRDefault="0095676C" w:rsidP="003A4898">
      <w:pPr>
        <w:spacing w:after="0" w:line="240" w:lineRule="auto"/>
        <w:contextualSpacing/>
        <w:mirrorIndents/>
        <w:jc w:val="both"/>
      </w:pPr>
      <w:commentRangeStart w:id="53"/>
      <w:r>
        <w:rPr>
          <w:noProof/>
        </w:rPr>
        <mc:AlternateContent>
          <mc:Choice Requires="wps">
            <w:drawing>
              <wp:inline distT="0" distB="0" distL="0" distR="0" wp14:anchorId="4DB2000C" wp14:editId="40B8B855">
                <wp:extent cx="3601941" cy="2488759"/>
                <wp:effectExtent l="0" t="0" r="17780" b="2603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1941" cy="2488759"/>
                        </a:xfrm>
                        <a:prstGeom prst="rect">
                          <a:avLst/>
                        </a:prstGeom>
                        <a:solidFill>
                          <a:srgbClr val="FFFFFF"/>
                        </a:solidFill>
                        <a:ln w="9525">
                          <a:solidFill>
                            <a:schemeClr val="bg2"/>
                          </a:solidFill>
                          <a:miter lim="800000"/>
                          <a:headEnd/>
                          <a:tailEnd/>
                        </a:ln>
                      </wps:spPr>
                      <wps:txbx>
                        <w:txbxContent>
                          <w:p w14:paraId="784F91BB" w14:textId="77777777" w:rsidR="00111E43" w:rsidRDefault="00111E43"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8</w:t>
                            </w:r>
                            <w:r w:rsidR="004505E7">
                              <w:rPr>
                                <w:noProof/>
                              </w:rPr>
                              <w:fldChar w:fldCharType="end"/>
                            </w:r>
                            <w:r>
                              <w:t>. Percent of electric sector production from renewable technologies. Renewable technologies include solar, terrestrial wind, and OSW.</w:t>
                            </w:r>
                          </w:p>
                          <w:p w14:paraId="714F4F76" w14:textId="77777777" w:rsidR="00111E43" w:rsidRDefault="00111E43" w:rsidP="0095676C"/>
                        </w:txbxContent>
                      </wps:txbx>
                      <wps:bodyPr rot="0" vert="horz" wrap="square" lIns="91440" tIns="45720" rIns="91440" bIns="45720" anchor="t" anchorCtr="0">
                        <a:noAutofit/>
                      </wps:bodyPr>
                    </wps:wsp>
                  </a:graphicData>
                </a:graphic>
              </wp:inline>
            </w:drawing>
          </mc:Choice>
          <mc:Fallback>
            <w:pict>
              <v:shape w14:anchorId="4DB2000C" id="_x0000_s1035" type="#_x0000_t202" style="width:283.6pt;height:195.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" strokecolor="#e7e6e6 [3214]">
                <v:textbox>
                  <w:txbxContent>
                    <w:p w14:paraId="784F91BB" w14:textId="77777777" w:rsidR="00111E43" w:rsidRDefault="00111E43"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8</w:t>
                      </w:r>
                      <w:r w:rsidR="004505E7">
                        <w:rPr>
                          <w:noProof/>
                        </w:rPr>
                        <w:fldChar w:fldCharType="end"/>
                      </w:r>
                      <w:r>
                        <w:t>. Percent of electric sector production from renewable technologies. Renewable technologies include solar, terrestrial wind, and OSW.</w:t>
                      </w:r>
                    </w:p>
                    <w:p w14:paraId="714F4F76" w14:textId="77777777" w:rsidR="00111E43" w:rsidRDefault="00111E43" w:rsidP="0095676C"/>
                  </w:txbxContent>
                </v:textbox>
                <w10:anchorlock/>
              </v:shape>
            </w:pict>
          </mc:Fallback>
        </mc:AlternateContent>
      </w:r>
      <w:commentRangeEnd w:id="53"/>
      <w:r w:rsidR="003C5EE4">
        <w:rPr>
          <w:rStyle w:val="CommentReference"/>
        </w:rPr>
        <w:commentReference w:id="53"/>
      </w:r>
    </w:p>
    <w:p w14:paraId="1E80DF7B" w14:textId="36A3E041" w:rsidR="00F6073C" w:rsidRPr="00464014" w:rsidRDefault="00E338E3" w:rsidP="003A4898">
      <w:pPr>
        <w:spacing w:after="0" w:line="240" w:lineRule="auto"/>
        <w:contextualSpacing/>
        <w:mirrorIndents/>
        <w:jc w:val="both"/>
      </w:pPr>
      <w:r>
        <w:lastRenderedPageBreak/>
        <w:t>Electric sector CO</w:t>
      </w:r>
      <w:r>
        <w:rPr>
          <w:vertAlign w:val="subscript"/>
        </w:rPr>
        <w:t>2</w:t>
      </w:r>
      <w:r>
        <w:t xml:space="preserve"> emissions constraints </w:t>
      </w:r>
      <w:r w:rsidR="003A376F">
        <w:t>similarly</w:t>
      </w:r>
      <w:r>
        <w:t xml:space="preserve"> constrain the other emissions investigated because they </w:t>
      </w:r>
      <w:r w:rsidR="00C618A6">
        <w:t xml:space="preserve">are cogenerated during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t>with</w:t>
      </w:r>
      <w:r w:rsidR="003A376F">
        <w:rPr>
          <w:noProof/>
        </w:rPr>
        <w:t xml:space="preserve"> the </w:t>
      </w:r>
      <w:commentRangeStart w:id="54"/>
      <w:r w:rsidR="007D2B04">
        <w:rPr>
          <w:noProof/>
        </w:rPr>
        <w:t>greatest</w:t>
      </w:r>
      <w:r w:rsidR="003A376F">
        <w:rPr>
          <w:noProof/>
        </w:rPr>
        <w:t xml:space="preserve"> reduction</w:t>
      </w:r>
      <w:r w:rsidR="007D2B04">
        <w:rPr>
          <w:noProof/>
        </w:rPr>
        <w:t xml:space="preserve"> </w:t>
      </w:r>
      <w:commentRangeEnd w:id="54"/>
      <w:r w:rsidR="001E7BDB">
        <w:rPr>
          <w:rStyle w:val="CommentReference"/>
        </w:rPr>
        <w:commentReference w:id="54"/>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w:t>
      </w:r>
      <w:r w:rsidR="003F286E">
        <w:rPr>
          <w:noProof/>
        </w:rPr>
        <w:t xml:space="preserve">severly limit electric sector emissions </w:t>
      </w:r>
      <w:r w:rsidR="009D759E">
        <w:rPr>
          <w:noProof/>
        </w:rPr>
        <w:t xml:space="preserve">and </w:t>
      </w:r>
      <w:r w:rsidR="003F286E">
        <w:rPr>
          <w:noProof/>
        </w:rPr>
        <w:t>have realized benefits</w:t>
      </w:r>
      <w:r w:rsidR="009D759E">
        <w:rPr>
          <w:noProof/>
        </w:rPr>
        <w:t xml:space="preserve">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however, as OSW costs</w:t>
      </w:r>
      <w:r w:rsidR="00464014">
        <w:rPr>
          <w:noProof/>
        </w:rPr>
        <w:t xml:space="preserve"> cause more variation in the pace at which this emission is reduced.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0D20C8FE" w14:textId="62EAB036" w:rsidR="00F6073C" w:rsidRDefault="0095676C" w:rsidP="003A4898">
      <w:pPr>
        <w:spacing w:after="0" w:line="240" w:lineRule="auto"/>
        <w:contextualSpacing/>
        <w:mirrorIndents/>
        <w:jc w:val="both"/>
      </w:pPr>
      <w:commentRangeStart w:id="55"/>
      <w:r>
        <w:rPr>
          <w:noProof/>
        </w:rPr>
        <mc:AlternateContent>
          <mc:Choice Requires="wps">
            <w:drawing>
              <wp:inline distT="0" distB="0" distL="0" distR="0" wp14:anchorId="46F1A3EB" wp14:editId="3F2A4C7B">
                <wp:extent cx="3959749" cy="2520564"/>
                <wp:effectExtent l="0" t="0" r="22225" b="13335"/>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749" cy="2520564"/>
                        </a:xfrm>
                        <a:prstGeom prst="rect">
                          <a:avLst/>
                        </a:prstGeom>
                        <a:solidFill>
                          <a:srgbClr val="FFFFFF"/>
                        </a:solidFill>
                        <a:ln w="9525">
                          <a:solidFill>
                            <a:schemeClr val="bg2"/>
                          </a:solidFill>
                          <a:miter lim="800000"/>
                          <a:headEnd/>
                          <a:tailEnd/>
                        </a:ln>
                      </wps:spPr>
                      <wps:txbx>
                        <w:txbxContent>
                          <w:p w14:paraId="39C40575" w14:textId="77777777" w:rsidR="00111E43" w:rsidRDefault="00111E43"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9</w:t>
                            </w:r>
                            <w:r w:rsidR="004505E7">
                              <w:rPr>
                                <w:noProof/>
                              </w:rPr>
                              <w:fldChar w:fldCharType="end"/>
                            </w:r>
                            <w:r>
                              <w:t>. Electric sector emissions reductions</w:t>
                            </w:r>
                          </w:p>
                          <w:p w14:paraId="429F52C1" w14:textId="77777777" w:rsidR="00111E43" w:rsidRDefault="00111E43" w:rsidP="0095676C"/>
                        </w:txbxContent>
                      </wps:txbx>
                      <wps:bodyPr rot="0" vert="horz" wrap="square" lIns="91440" tIns="45720" rIns="91440" bIns="45720" anchor="t" anchorCtr="0">
                        <a:noAutofit/>
                      </wps:bodyPr>
                    </wps:wsp>
                  </a:graphicData>
                </a:graphic>
              </wp:inline>
            </w:drawing>
          </mc:Choice>
          <mc:Fallback>
            <w:pict>
              <v:shape w14:anchorId="46F1A3EB" id="_x0000_s1036" type="#_x0000_t202" style="width:311.8pt;height:19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" strokecolor="#e7e6e6 [3214]">
                <v:textbox>
                  <w:txbxContent>
                    <w:p w14:paraId="39C40575" w14:textId="77777777" w:rsidR="00111E43" w:rsidRDefault="00111E43"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9</w:t>
                      </w:r>
                      <w:r w:rsidR="004505E7">
                        <w:rPr>
                          <w:noProof/>
                        </w:rPr>
                        <w:fldChar w:fldCharType="end"/>
                      </w:r>
                      <w:r>
                        <w:t>. Electric sector emissions reductions</w:t>
                      </w:r>
                    </w:p>
                    <w:p w14:paraId="429F52C1" w14:textId="77777777" w:rsidR="00111E43" w:rsidRDefault="00111E43" w:rsidP="0095676C"/>
                  </w:txbxContent>
                </v:textbox>
                <w10:anchorlock/>
              </v:shape>
            </w:pict>
          </mc:Fallback>
        </mc:AlternateContent>
      </w:r>
      <w:commentRangeEnd w:id="55"/>
      <w:r w:rsidR="001E7BDB">
        <w:rPr>
          <w:rStyle w:val="CommentReference"/>
        </w:rPr>
        <w:commentReference w:id="55"/>
      </w:r>
    </w:p>
    <w:p w14:paraId="6076F0D1" w14:textId="77777777" w:rsidR="0095676C" w:rsidRDefault="0095676C" w:rsidP="003A4898">
      <w:pPr>
        <w:spacing w:after="0" w:line="240" w:lineRule="auto"/>
        <w:contextualSpacing/>
        <w:mirrorIndents/>
        <w:jc w:val="both"/>
      </w:pPr>
    </w:p>
    <w:p w14:paraId="47C30759" w14:textId="44814C31" w:rsidR="008C5A3F" w:rsidRDefault="00BB3798" w:rsidP="003A4898">
      <w:pPr>
        <w:spacing w:after="0" w:line="240" w:lineRule="auto"/>
        <w:contextualSpacing/>
        <w:mirrorIndents/>
        <w:jc w:val="both"/>
      </w:pPr>
      <w:commentRangeStart w:id="56"/>
      <w:r>
        <w:t xml:space="preserve">Another less obvious tradeoff occurs in the industrial sector. </w:t>
      </w:r>
      <w:commentRangeEnd w:id="56"/>
      <w:r w:rsidR="00F93CDE">
        <w:rPr>
          <w:rStyle w:val="CommentReference"/>
        </w:rPr>
        <w:commentReference w:id="56"/>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w:t>
      </w:r>
      <w:r w:rsidR="0037310A">
        <w:t>shift from</w:t>
      </w:r>
      <w:r w:rsidR="00CE6C5C">
        <w:t xml:space="preserve"> industrial grid electricity use </w:t>
      </w:r>
      <w:r w:rsidR="003F3EDF">
        <w:t>to</w:t>
      </w:r>
      <w:r w:rsidR="00CE6C5C">
        <w:t xml:space="preserve"> CHP electricity production</w:t>
      </w:r>
      <w:r w:rsidR="00D212C5">
        <w:t xml:space="preserve"> (Figure 10)</w:t>
      </w:r>
      <w:r w:rsidR="00CE6C5C">
        <w:t xml:space="preserve">. While there is an increase in emissions from increased CHP, the increases are minimal in comparison to the much larger reductions seen in the electric </w:t>
      </w:r>
      <w:proofErr w:type="gramStart"/>
      <w:r w:rsidR="00CE6C5C">
        <w:t>sector as a whole</w:t>
      </w:r>
      <w:proofErr w:type="gramEnd"/>
      <w:r w:rsidR="00CE6C5C">
        <w:t>.</w:t>
      </w:r>
    </w:p>
    <w:p w14:paraId="59D295D5" w14:textId="7ECAE65D" w:rsidR="000A6443" w:rsidRDefault="000A6443" w:rsidP="003A4898">
      <w:pPr>
        <w:spacing w:after="0" w:line="240" w:lineRule="auto"/>
        <w:contextualSpacing/>
        <w:mirrorIndents/>
        <w:jc w:val="both"/>
      </w:pPr>
    </w:p>
    <w:p w14:paraId="6316A342" w14:textId="749055A0" w:rsidR="008C5A3F" w:rsidRDefault="0095676C" w:rsidP="003A4898">
      <w:pPr>
        <w:spacing w:after="0" w:line="240" w:lineRule="auto"/>
        <w:contextualSpacing/>
        <w:mirrorIndents/>
        <w:jc w:val="both"/>
      </w:pPr>
      <w:commentRangeStart w:id="57"/>
      <w:r>
        <w:rPr>
          <w:noProof/>
        </w:rPr>
        <w:lastRenderedPageBreak/>
        <mc:AlternateContent>
          <mc:Choice Requires="wps">
            <w:drawing>
              <wp:inline distT="0" distB="0" distL="0" distR="0" wp14:anchorId="6031C034" wp14:editId="6FA76613">
                <wp:extent cx="2905125" cy="4333875"/>
                <wp:effectExtent l="0" t="0" r="28575" b="2857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4333875"/>
                        </a:xfrm>
                        <a:prstGeom prst="rect">
                          <a:avLst/>
                        </a:prstGeom>
                        <a:solidFill>
                          <a:srgbClr val="FFFFFF"/>
                        </a:solidFill>
                        <a:ln w="9525">
                          <a:solidFill>
                            <a:schemeClr val="bg2"/>
                          </a:solidFill>
                          <a:miter lim="800000"/>
                          <a:headEnd/>
                          <a:tailEnd/>
                        </a:ln>
                      </wps:spPr>
                      <wps:txbx>
                        <w:txbxContent>
                          <w:p w14:paraId="490FC992" w14:textId="77777777" w:rsidR="00111E43" w:rsidRDefault="00111E43"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10</w:t>
                            </w:r>
                            <w:r w:rsidR="004505E7">
                              <w:rPr>
                                <w:noProof/>
                              </w:rPr>
                              <w:fldChar w:fldCharType="end"/>
                            </w:r>
                            <w:r>
                              <w:t>. Industrial sector CHP and Grid electricity use</w:t>
                            </w:r>
                          </w:p>
                          <w:p w14:paraId="1B9EFBFD" w14:textId="77777777" w:rsidR="00111E43" w:rsidRDefault="00111E43" w:rsidP="0095676C"/>
                        </w:txbxContent>
                      </wps:txbx>
                      <wps:bodyPr rot="0" vert="horz" wrap="square" lIns="91440" tIns="45720" rIns="91440" bIns="45720" anchor="t" anchorCtr="0">
                        <a:noAutofit/>
                      </wps:bodyPr>
                    </wps:wsp>
                  </a:graphicData>
                </a:graphic>
              </wp:inline>
            </w:drawing>
          </mc:Choice>
          <mc:Fallback>
            <w:pict>
              <v:shape w14:anchorId="6031C034" id="_x0000_s1037" type="#_x0000_t202" style="width:228.75pt;height:3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" strokecolor="#e7e6e6 [3214]">
                <v:textbox>
                  <w:txbxContent>
                    <w:p w14:paraId="490FC992" w14:textId="77777777" w:rsidR="00111E43" w:rsidRDefault="00111E43"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10</w:t>
                      </w:r>
                      <w:r w:rsidR="004505E7">
                        <w:rPr>
                          <w:noProof/>
                        </w:rPr>
                        <w:fldChar w:fldCharType="end"/>
                      </w:r>
                      <w:r>
                        <w:t>. Industrial sector CHP and Grid electricity use</w:t>
                      </w:r>
                    </w:p>
                    <w:p w14:paraId="1B9EFBFD" w14:textId="77777777" w:rsidR="00111E43" w:rsidRDefault="00111E43" w:rsidP="0095676C"/>
                  </w:txbxContent>
                </v:textbox>
                <w10:anchorlock/>
              </v:shape>
            </w:pict>
          </mc:Fallback>
        </mc:AlternateContent>
      </w:r>
      <w:commentRangeEnd w:id="57"/>
      <w:r w:rsidR="008976B8">
        <w:rPr>
          <w:rStyle w:val="CommentReference"/>
        </w:rPr>
        <w:commentReference w:id="57"/>
      </w:r>
    </w:p>
    <w:p w14:paraId="41A0EAAD" w14:textId="361B6DB9" w:rsidR="00560B1C" w:rsidRDefault="005323A8" w:rsidP="003A4898">
      <w:pPr>
        <w:spacing w:after="0" w:line="240" w:lineRule="auto"/>
        <w:contextualSpacing/>
        <w:mirrorIndents/>
        <w:jc w:val="both"/>
      </w:pPr>
      <w:proofErr w:type="gramStart"/>
      <w:r>
        <w:t>Due to the fact that</w:t>
      </w:r>
      <w:proofErr w:type="gramEnd"/>
      <w:r>
        <w:t xml:space="preserve"> OSW displaces emissions-neutral </w:t>
      </w:r>
      <w:r w:rsidR="0073565B">
        <w:t>and fossil</w:t>
      </w:r>
      <w:r w:rsidR="001E12F0">
        <w:t xml:space="preserve"> </w:t>
      </w:r>
      <w:r w:rsidR="0073565B">
        <w:t xml:space="preserve">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r w:rsidR="004A7E54">
        <w:t xml:space="preserve">disentangle the </w:t>
      </w:r>
      <w:r w:rsidR="00687F6C">
        <w:t>e</w:t>
      </w:r>
      <w:r w:rsidR="004A7E54">
        <w:t>ffects of OSW costs and carbon mitigation stringency on total emissions</w:t>
      </w:r>
      <w:r w:rsidR="00F64A3C">
        <w:t xml:space="preserve"> reductions</w:t>
      </w:r>
      <w:r w:rsidR="004A7E54">
        <w:t xml:space="preserve">. In order to tease out this complexity, we looked at </w:t>
      </w:r>
      <w:r w:rsidR="00B96172">
        <w:t>the</w:t>
      </w:r>
      <w:r w:rsidR="004A7E54">
        <w:t xml:space="preserve"> confounding factors. Carbon mitigation stringency elicited a higher percentage of renewables independent of OSW cost, though OSW cost did </w:t>
      </w:r>
      <w:r w:rsidR="004E0F19">
        <w:t xml:space="preserve">contribute to higher percentages </w:t>
      </w:r>
      <w:ins w:id="58" w:author="Marcy, Cara" w:date="2020-01-03T11:20:00Z">
        <w:r w:rsidR="008976B8">
          <w:t xml:space="preserve">of renewable generation </w:t>
        </w:r>
      </w:ins>
      <w:r w:rsidR="004E0F19">
        <w:t>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57A1091" w14:textId="75E94CCB" w:rsidR="00910281" w:rsidRDefault="003723FE" w:rsidP="003A4898">
      <w:pPr>
        <w:spacing w:after="0" w:line="240" w:lineRule="auto"/>
        <w:contextualSpacing/>
        <w:mirrorIndents/>
        <w:jc w:val="both"/>
      </w:pPr>
      <w:commentRangeStart w:id="59"/>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All regression analyses use 2050 values for the independent variables and are applied across all model runs that had OSW buildout.</w:t>
      </w:r>
      <w:commentRangeEnd w:id="59"/>
      <w:r w:rsidR="00046178">
        <w:rPr>
          <w:rStyle w:val="CommentReference"/>
        </w:rPr>
        <w:commentReference w:id="59"/>
      </w:r>
    </w:p>
    <w:p w14:paraId="119161AC" w14:textId="77777777" w:rsidR="00910281" w:rsidRDefault="00910281" w:rsidP="003A4898">
      <w:pPr>
        <w:spacing w:after="0" w:line="240" w:lineRule="auto"/>
        <w:contextualSpacing/>
        <w:mirrorIndents/>
        <w:jc w:val="both"/>
      </w:pPr>
    </w:p>
    <w:p w14:paraId="279261E4" w14:textId="7B4E358D" w:rsidR="00C226E7" w:rsidRDefault="00A63724" w:rsidP="003A4898">
      <w:pPr>
        <w:spacing w:after="0" w:line="240" w:lineRule="auto"/>
        <w:contextualSpacing/>
        <w:mirrorIndents/>
        <w:jc w:val="both"/>
      </w:pPr>
      <w:r>
        <w:t xml:space="preserve">The first set of regressions looks at the impact of the scenario parameters, </w:t>
      </w:r>
      <w:r w:rsidRPr="00A63724">
        <w:t>CO</w:t>
      </w:r>
      <w:r>
        <w:rPr>
          <w:vertAlign w:val="subscript"/>
        </w:rPr>
        <w:t>2</w:t>
      </w:r>
      <w:r>
        <w:t xml:space="preserve"> caps and OSW costs, on total OSW capacity, percentage of renewable generation, and total electricity production.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xml:space="preserve">, leading to a net increase in production as </w:t>
      </w:r>
      <w:r w:rsidR="00C1222C">
        <w:t xml:space="preserve">OSW </w:t>
      </w:r>
      <w:r w:rsidR="00CE3662">
        <w:t>costs decrease</w:t>
      </w:r>
      <w:r w:rsidR="003A4BF9">
        <w:t>.</w:t>
      </w:r>
    </w:p>
    <w:p w14:paraId="76C0216A" w14:textId="115CCF77" w:rsidR="00C226E7" w:rsidRDefault="00C226E7" w:rsidP="003A4898">
      <w:pPr>
        <w:spacing w:after="0" w:line="240" w:lineRule="auto"/>
        <w:contextualSpacing/>
        <w:mirrorIndents/>
        <w:jc w:val="both"/>
      </w:pPr>
    </w:p>
    <w:p w14:paraId="272970B6" w14:textId="55B3DC2E" w:rsidR="00910281" w:rsidRDefault="0095676C" w:rsidP="003A4898">
      <w:pPr>
        <w:spacing w:after="0" w:line="240" w:lineRule="auto"/>
        <w:contextualSpacing/>
        <w:mirrorIndents/>
        <w:jc w:val="both"/>
      </w:pPr>
      <w:commentRangeStart w:id="60"/>
      <w:r>
        <w:rPr>
          <w:noProof/>
        </w:rPr>
        <w:lastRenderedPageBreak/>
        <mc:AlternateContent>
          <mc:Choice Requires="wps">
            <w:drawing>
              <wp:inline distT="0" distB="0" distL="0" distR="0" wp14:anchorId="211AFE63" wp14:editId="239DD98F">
                <wp:extent cx="3838575" cy="4029075"/>
                <wp:effectExtent l="0" t="0" r="28575" b="2857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4029075"/>
                        </a:xfrm>
                        <a:prstGeom prst="rect">
                          <a:avLst/>
                        </a:prstGeom>
                        <a:solidFill>
                          <a:srgbClr val="FFFFFF"/>
                        </a:solidFill>
                        <a:ln w="9525">
                          <a:solidFill>
                            <a:schemeClr val="bg2"/>
                          </a:solidFill>
                          <a:miter lim="800000"/>
                          <a:headEnd/>
                          <a:tailEnd/>
                        </a:ln>
                      </wps:spPr>
                      <wps:txbx>
                        <w:txbxContent>
                          <w:p w14:paraId="31308DE0" w14:textId="77777777" w:rsidR="00111E43" w:rsidRDefault="00111E43"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111E43" w:rsidRDefault="00111E43"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11</w:t>
                            </w:r>
                            <w:r w:rsidR="004505E7">
                              <w:rPr>
                                <w:noProof/>
                              </w:rPr>
                              <w:fldChar w:fldCharType="end"/>
                            </w:r>
                            <w:r>
                              <w:t>. Electric sector regression analyses</w:t>
                            </w:r>
                          </w:p>
                          <w:p w14:paraId="3E94D278" w14:textId="77777777" w:rsidR="00111E43" w:rsidRDefault="00111E43" w:rsidP="0095676C"/>
                        </w:txbxContent>
                      </wps:txbx>
                      <wps:bodyPr rot="0" vert="horz" wrap="square" lIns="91440" tIns="45720" rIns="91440" bIns="45720" anchor="t" anchorCtr="0">
                        <a:noAutofit/>
                      </wps:bodyPr>
                    </wps:wsp>
                  </a:graphicData>
                </a:graphic>
              </wp:inline>
            </w:drawing>
          </mc:Choice>
          <mc:Fallback>
            <w:pict>
              <v:shape w14:anchorId="211AFE63" id="_x0000_s1038" type="#_x0000_t202" style="width:302.25pt;height:3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" strokecolor="#e7e6e6 [3214]">
                <v:textbox>
                  <w:txbxContent>
                    <w:p w14:paraId="31308DE0" w14:textId="77777777" w:rsidR="00111E43" w:rsidRDefault="00111E43"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111E43" w:rsidRDefault="00111E43"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11</w:t>
                      </w:r>
                      <w:r w:rsidR="004505E7">
                        <w:rPr>
                          <w:noProof/>
                        </w:rPr>
                        <w:fldChar w:fldCharType="end"/>
                      </w:r>
                      <w:r>
                        <w:t>. Electric sector regression analyses</w:t>
                      </w:r>
                    </w:p>
                    <w:p w14:paraId="3E94D278" w14:textId="77777777" w:rsidR="00111E43" w:rsidRDefault="00111E43" w:rsidP="0095676C"/>
                  </w:txbxContent>
                </v:textbox>
                <w10:anchorlock/>
              </v:shape>
            </w:pict>
          </mc:Fallback>
        </mc:AlternateContent>
      </w:r>
      <w:commentRangeEnd w:id="60"/>
      <w:r w:rsidR="002831DF">
        <w:rPr>
          <w:rStyle w:val="CommentReference"/>
        </w:rPr>
        <w:commentReference w:id="60"/>
      </w:r>
    </w:p>
    <w:p w14:paraId="7012B3D7" w14:textId="77777777" w:rsidR="0095676C" w:rsidRDefault="0095676C" w:rsidP="003A4898">
      <w:pPr>
        <w:spacing w:after="0" w:line="240" w:lineRule="auto"/>
        <w:contextualSpacing/>
        <w:mirrorIndents/>
        <w:jc w:val="both"/>
      </w:pPr>
    </w:p>
    <w:p w14:paraId="28B412E7" w14:textId="49196074"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w:t>
      </w:r>
      <w:r w:rsidR="006436F0">
        <w:t xml:space="preserve"> </w:t>
      </w:r>
      <w:commentRangeStart w:id="61"/>
      <w:r w:rsidR="006436F0">
        <w:t>electric sector</w:t>
      </w:r>
      <w:r>
        <w:t xml:space="preserve">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commentRangeEnd w:id="61"/>
      <w:r w:rsidR="00FF5780">
        <w:rPr>
          <w:rStyle w:val="CommentReference"/>
        </w:rPr>
        <w:commentReference w:id="61"/>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0D4F5D30" w14:textId="58282ED6" w:rsidR="0030097E" w:rsidRDefault="0095676C" w:rsidP="003A4898">
      <w:pPr>
        <w:spacing w:after="0" w:line="240" w:lineRule="auto"/>
        <w:contextualSpacing/>
        <w:mirrorIndents/>
        <w:jc w:val="both"/>
        <w:rPr>
          <w:b/>
        </w:rPr>
      </w:pPr>
      <w:r>
        <w:rPr>
          <w:noProof/>
        </w:rPr>
        <w:lastRenderedPageBreak/>
        <mc:AlternateContent>
          <mc:Choice Requires="wps">
            <w:drawing>
              <wp:inline distT="0" distB="0" distL="0" distR="0" wp14:anchorId="2EB07AC7" wp14:editId="436302C7">
                <wp:extent cx="3867150" cy="3810000"/>
                <wp:effectExtent l="0" t="0" r="19050" b="1905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0" cy="3810000"/>
                        </a:xfrm>
                        <a:prstGeom prst="rect">
                          <a:avLst/>
                        </a:prstGeom>
                        <a:solidFill>
                          <a:srgbClr val="FFFFFF"/>
                        </a:solidFill>
                        <a:ln w="9525">
                          <a:solidFill>
                            <a:schemeClr val="bg2"/>
                          </a:solidFill>
                          <a:miter lim="800000"/>
                          <a:headEnd/>
                          <a:tailEnd/>
                        </a:ln>
                      </wps:spPr>
                      <wps:txbx>
                        <w:txbxContent>
                          <w:p w14:paraId="18369E7E" w14:textId="77777777" w:rsidR="00111E43" w:rsidRDefault="00111E43"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111E43" w:rsidRDefault="00111E43"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12</w:t>
                            </w:r>
                            <w:r w:rsidR="004505E7">
                              <w:rPr>
                                <w:noProof/>
                              </w:rPr>
                              <w:fldChar w:fldCharType="end"/>
                            </w:r>
                            <w:r>
                              <w:t>. Emissions regression analyses</w:t>
                            </w:r>
                          </w:p>
                          <w:p w14:paraId="10D090E1" w14:textId="77777777" w:rsidR="00111E43" w:rsidRDefault="00111E43" w:rsidP="0095676C"/>
                        </w:txbxContent>
                      </wps:txbx>
                      <wps:bodyPr rot="0" vert="horz" wrap="square" lIns="91440" tIns="45720" rIns="91440" bIns="45720" anchor="t" anchorCtr="0">
                        <a:noAutofit/>
                      </wps:bodyPr>
                    </wps:wsp>
                  </a:graphicData>
                </a:graphic>
              </wp:inline>
            </w:drawing>
          </mc:Choice>
          <mc:Fallback>
            <w:pict>
              <v:shape w14:anchorId="2EB07AC7" id="_x0000_s1039" type="#_x0000_t202" style="width:304.5pt;height:30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" strokecolor="#e7e6e6 [3214]">
                <v:textbox>
                  <w:txbxContent>
                    <w:p w14:paraId="18369E7E" w14:textId="77777777" w:rsidR="00111E43" w:rsidRDefault="00111E43"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111E43" w:rsidRDefault="00111E43"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77777777" w:rsidR="00111E43" w:rsidRDefault="00111E43" w:rsidP="0095676C">
                      <w:pPr>
                        <w:pStyle w:val="Caption"/>
                      </w:pPr>
                      <w:r>
                        <w:t xml:space="preserve">Figure </w:t>
                      </w:r>
                      <w:r w:rsidR="004505E7">
                        <w:fldChar w:fldCharType="begin"/>
                      </w:r>
                      <w:r w:rsidR="004505E7">
                        <w:instrText xml:space="preserve"> SEQ Figure \* ARABIC </w:instrText>
                      </w:r>
                      <w:r w:rsidR="004505E7">
                        <w:fldChar w:fldCharType="separate"/>
                      </w:r>
                      <w:r>
                        <w:rPr>
                          <w:noProof/>
                        </w:rPr>
                        <w:t>12</w:t>
                      </w:r>
                      <w:r w:rsidR="004505E7">
                        <w:rPr>
                          <w:noProof/>
                        </w:rPr>
                        <w:fldChar w:fldCharType="end"/>
                      </w:r>
                      <w:r>
                        <w:t>. Emissions regression analyses</w:t>
                      </w:r>
                    </w:p>
                    <w:p w14:paraId="10D090E1" w14:textId="77777777" w:rsidR="00111E43" w:rsidRDefault="00111E43" w:rsidP="0095676C"/>
                  </w:txbxContent>
                </v:textbox>
                <w10:anchorlock/>
              </v:shape>
            </w:pict>
          </mc:Fallback>
        </mc:AlternateContent>
      </w:r>
    </w:p>
    <w:p w14:paraId="18999F56" w14:textId="77777777" w:rsidR="0095676C" w:rsidRDefault="0095676C" w:rsidP="003A4898">
      <w:pPr>
        <w:spacing w:after="0" w:line="240" w:lineRule="auto"/>
        <w:contextualSpacing/>
        <w:mirrorIndents/>
        <w:jc w:val="both"/>
        <w:rPr>
          <w:b/>
        </w:rPr>
      </w:pPr>
    </w:p>
    <w:p w14:paraId="5351BAA5" w14:textId="1D9EB53F" w:rsidR="0030097E" w:rsidRDefault="00934663" w:rsidP="003A4898">
      <w:pPr>
        <w:spacing w:after="0" w:line="240" w:lineRule="auto"/>
        <w:contextualSpacing/>
        <w:mirrorIndents/>
        <w:jc w:val="both"/>
      </w:pPr>
      <w:r>
        <w:t xml:space="preserve">These regression results include all model runs that </w:t>
      </w:r>
      <w:r w:rsidR="00EE0404">
        <w:t>had OSW bui</w:t>
      </w:r>
      <w:r w:rsidR="004543A3">
        <w:t>l</w:t>
      </w:r>
      <w:r w:rsidR="00EE0404">
        <w:t>dout</w:t>
      </w:r>
      <w:r>
        <w:t xml:space="preserve">,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0E45D4A5" w14:textId="27FB74DE" w:rsidR="000B2C52" w:rsidRDefault="000B2C52" w:rsidP="003A4898">
      <w:pPr>
        <w:spacing w:after="0" w:line="240" w:lineRule="auto"/>
        <w:contextualSpacing/>
        <w:mirrorIndents/>
        <w:jc w:val="both"/>
      </w:pPr>
    </w:p>
    <w:p w14:paraId="38E4CFED" w14:textId="06F69D9A" w:rsidR="003D79B6" w:rsidRPr="003D79B6" w:rsidRDefault="00B9202D" w:rsidP="000926C8">
      <w:pPr>
        <w:pStyle w:val="Heading2"/>
        <w:spacing w:before="0" w:line="240" w:lineRule="auto"/>
        <w:contextualSpacing/>
        <w:mirrorIndents/>
        <w:jc w:val="both"/>
      </w:pPr>
      <w:r>
        <w:t>Conclusions</w:t>
      </w:r>
    </w:p>
    <w:p w14:paraId="728138CB" w14:textId="77777777" w:rsidR="000926C8" w:rsidRDefault="000926C8" w:rsidP="003A4898">
      <w:pPr>
        <w:spacing w:line="240" w:lineRule="auto"/>
        <w:contextualSpacing/>
        <w:mirrorIndents/>
        <w:jc w:val="both"/>
      </w:pPr>
    </w:p>
    <w:p w14:paraId="6AF1CE1D" w14:textId="1C3197B6" w:rsidR="00647DF6" w:rsidRDefault="0049664A" w:rsidP="003A4898">
      <w:pPr>
        <w:spacing w:line="240" w:lineRule="auto"/>
        <w:contextualSpacing/>
        <w:mirrorIndents/>
        <w:jc w:val="both"/>
      </w:pPr>
      <w:r>
        <w:t xml:space="preserve">In this research, </w:t>
      </w:r>
      <w:r w:rsidR="00DB79F7">
        <w:t>w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2EBFCF4F" w:rsidR="00420968" w:rsidRPr="00AC3814" w:rsidRDefault="00420968" w:rsidP="003A4898">
      <w:pPr>
        <w:spacing w:line="240" w:lineRule="auto"/>
        <w:contextualSpacing/>
        <w:mirrorIndents/>
        <w:jc w:val="both"/>
      </w:pPr>
      <w:r>
        <w:t xml:space="preserve">This paper found that costs for OSW will need to decrease by at least </w:t>
      </w:r>
      <w:r w:rsidR="00AC3814">
        <w:t>40%</w:t>
      </w:r>
      <w:r>
        <w:t xml:space="preserve"> to compete on the market with other technologies, both renewable and fossil</w:t>
      </w:r>
      <w:r w:rsidR="008937CF">
        <w:t xml:space="preserve"> fuel</w:t>
      </w:r>
      <w:r>
        <w:t xml:space="preserve">. When costs are reduced by </w:t>
      </w:r>
      <w:r w:rsidR="005148D3">
        <w:t>50</w:t>
      </w:r>
      <w:r>
        <w:t xml:space="preserve">%, substantially more OSW is built, as with </w:t>
      </w:r>
      <w:r w:rsidR="005148D3">
        <w:t xml:space="preserve">60%, </w:t>
      </w:r>
      <w:r>
        <w:t>70% and 80%. OSW reaches its highest modeled market share at 38% with cost reductions and CO</w:t>
      </w:r>
      <w:r>
        <w:rPr>
          <w:vertAlign w:val="subscript"/>
        </w:rPr>
        <w:t>2</w:t>
      </w:r>
      <w:r>
        <w:t xml:space="preserve"> mitigation both at 80%.</w:t>
      </w:r>
      <w:r w:rsidR="002744F5">
        <w:t xml:space="preserve"> </w:t>
      </w:r>
      <w:r w:rsidR="00AC3814">
        <w:t>At each price point, more OSW capacity is built as CO</w:t>
      </w:r>
      <w:r w:rsidR="00AC3814">
        <w:rPr>
          <w:vertAlign w:val="subscript"/>
        </w:rPr>
        <w:t>2</w:t>
      </w:r>
      <w:r w:rsidR="00AC3814">
        <w:t xml:space="preserve"> mitigation stringency increases. Both </w:t>
      </w:r>
      <w:r w:rsidR="00601663">
        <w:t>study parameters have a positive effect on capacity buildout as they increase, with costs having the greatest positive impact.</w:t>
      </w:r>
    </w:p>
    <w:p w14:paraId="0A17970B" w14:textId="77777777" w:rsidR="004C2129" w:rsidRDefault="004C2129" w:rsidP="003A4898">
      <w:pPr>
        <w:spacing w:line="240" w:lineRule="auto"/>
        <w:contextualSpacing/>
        <w:mirrorIndents/>
        <w:jc w:val="both"/>
      </w:pPr>
    </w:p>
    <w:p w14:paraId="0D1192ED" w14:textId="7ED63F81" w:rsidR="002A2CC3" w:rsidRDefault="00647DF6" w:rsidP="003A4898">
      <w:pPr>
        <w:spacing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r w:rsidR="00343055">
        <w:t>This research characterizes OSW within this context to show how</w:t>
      </w:r>
      <w:r w:rsidR="00426D18">
        <w:t xml:space="preserve"> </w:t>
      </w:r>
      <w:r w:rsidR="00343055">
        <w:t>the grid’s generation mix will change</w:t>
      </w:r>
      <w:r w:rsidR="002A2CC3">
        <w:t>.</w:t>
      </w:r>
      <w:r w:rsidR="00343055">
        <w:t xml:space="preserve"> </w:t>
      </w:r>
      <w:r w:rsidR="000658FC">
        <w:t>As carbon mitigation stringency increases, natural gas and coal are displaced at higher rates. When OSW is to</w:t>
      </w:r>
      <w:r w:rsidR="00D128D1">
        <w:t>o</w:t>
      </w:r>
      <w:r w:rsidR="000658FC">
        <w:t xml:space="preserve"> expensive to compete in the market, solar </w:t>
      </w:r>
      <w:r w:rsidR="00C60D9B">
        <w:t xml:space="preserve">and terrestrial wind capacity is added to meet demand and lower emissions to meet the cap. As OSW costs decrease, it is better able to compete with other renewable technologies, as well as new natural gas and existing coal. With lower OSW costs, there is a greater displacement of new </w:t>
      </w:r>
      <w:r w:rsidR="00C60D9B">
        <w:lastRenderedPageBreak/>
        <w:t xml:space="preserve">natural gas and slower growth of solar and terrestrial wind. </w:t>
      </w:r>
      <w:r w:rsidR="00435AF7">
        <w:t>Despite slower solar and terrestrial wind growth, OSW capacity additions lead to an overall increase in renewable contributions ot the grid.</w:t>
      </w:r>
    </w:p>
    <w:p w14:paraId="30406400" w14:textId="31491A95" w:rsidR="00FC28DF" w:rsidRDefault="00FC28DF" w:rsidP="003A4898">
      <w:pPr>
        <w:spacing w:line="240" w:lineRule="auto"/>
        <w:contextualSpacing/>
        <w:mirrorIndents/>
        <w:jc w:val="both"/>
      </w:pPr>
    </w:p>
    <w:p w14:paraId="3FBC552E" w14:textId="0543022B" w:rsidR="00EC11F6" w:rsidRDefault="00C81A4A" w:rsidP="003A4898">
      <w:pPr>
        <w:spacing w:line="240" w:lineRule="auto"/>
        <w:contextualSpacing/>
        <w:mirrorIndents/>
        <w:jc w:val="both"/>
        <w:rPr>
          <w:noProof/>
        </w:rPr>
      </w:pPr>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4A68A5">
        <w:rPr>
          <w:noProof/>
        </w:rPr>
        <w:t xml:space="preserve"> reduction effects</w:t>
      </w:r>
      <w:r w:rsidR="00DA024A">
        <w:rPr>
          <w:noProof/>
        </w:rPr>
        <w:t>.</w:t>
      </w:r>
      <w:r w:rsidR="00261BE0">
        <w:rPr>
          <w:noProof/>
        </w:rPr>
        <w:t xml:space="preserve"> </w:t>
      </w:r>
      <w:del w:id="62" w:author="Marcy, Cara" w:date="2020-01-03T11:44:00Z">
        <w:r w:rsidR="002B2AB6" w:rsidDel="00BE00FB">
          <w:delText>A g</w:delText>
        </w:r>
        <w:r w:rsidR="00FC28DF" w:rsidDel="00BE00FB">
          <w:delText>reater</w:delText>
        </w:r>
      </w:del>
      <w:ins w:id="63" w:author="Marcy, Cara" w:date="2020-01-03T11:44:00Z">
        <w:r w:rsidR="00BE00FB">
          <w:t>Higher</w:t>
        </w:r>
      </w:ins>
      <w:r w:rsidR="00FC28DF">
        <w:t xml:space="preserve"> capacit</w:t>
      </w:r>
      <w:ins w:id="64" w:author="Marcy, Cara" w:date="2020-01-03T11:44:00Z">
        <w:r w:rsidR="00BE00FB">
          <w:t>ies</w:t>
        </w:r>
      </w:ins>
      <w:del w:id="65" w:author="Marcy, Cara" w:date="2020-01-03T11:44:00Z">
        <w:r w:rsidR="00FC28DF" w:rsidDel="00BE00FB">
          <w:delText>y</w:delText>
        </w:r>
      </w:del>
      <w:r w:rsidR="00FC28DF">
        <w:t xml:space="preserve"> of OSW, especially in the 80% cost reduction scenarios, </w:t>
      </w:r>
      <w:commentRangeStart w:id="66"/>
      <w:r w:rsidR="00FC28DF">
        <w:t>require</w:t>
      </w:r>
      <w:del w:id="67" w:author="Marcy, Cara" w:date="2020-01-03T11:44:00Z">
        <w:r w:rsidR="0093596C" w:rsidDel="00BE00FB">
          <w:delText>s</w:delText>
        </w:r>
      </w:del>
      <w:r w:rsidR="00FC28DF">
        <w:t xml:space="preserv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commentRangeEnd w:id="66"/>
      <w:r w:rsidR="00BE00FB">
        <w:rPr>
          <w:rStyle w:val="CommentReference"/>
        </w:rPr>
        <w:commentReference w:id="66"/>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w:t>
      </w:r>
      <w:r w:rsidR="00A927B8">
        <w:rPr>
          <w:noProof/>
        </w:rPr>
        <w:t xml:space="preserve"> </w:t>
      </w:r>
      <w:r w:rsidR="00EC11F6">
        <w:rPr>
          <w:noProof/>
        </w:rPr>
        <w:t>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36EA4CE7" w:rsidR="005B7B33" w:rsidRDefault="001F05E8" w:rsidP="003A4898">
      <w:pPr>
        <w:spacing w:line="240" w:lineRule="auto"/>
        <w:contextualSpacing/>
        <w:mirrorIndents/>
        <w:jc w:val="both"/>
        <w:rPr>
          <w:noProof/>
        </w:rPr>
      </w:pPr>
      <w:r>
        <w:rPr>
          <w:noProof/>
        </w:rPr>
        <w:t xml:space="preserve">The benefits of systems approach, as is the case with the TIMES model and EPAUS9rT database, can be seen in </w:t>
      </w:r>
      <w:r w:rsidR="009304CB">
        <w:rPr>
          <w:noProof/>
        </w:rPr>
        <w:t>the identification of these</w:t>
      </w:r>
      <w:r w:rsidR="00DE2F7B">
        <w:rPr>
          <w:noProof/>
        </w:rPr>
        <w:t xml:space="preserve"> tradeoffs. OSW is a new technology to the U</w:t>
      </w:r>
      <w:r w:rsidR="00636996">
        <w:rPr>
          <w:noProof/>
        </w:rPr>
        <w:t>.</w:t>
      </w:r>
      <w:r w:rsidR="00DE2F7B">
        <w:rPr>
          <w:noProof/>
        </w:rPr>
        <w:t>S</w:t>
      </w:r>
      <w:r w:rsidR="00636996">
        <w:rPr>
          <w:noProof/>
        </w:rPr>
        <w:t>.</w:t>
      </w:r>
      <w:r w:rsidR="00DE2F7B">
        <w:rPr>
          <w:noProof/>
        </w:rPr>
        <w:t xml:space="preserve">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r w:rsidR="00662625">
        <w:rPr>
          <w:noProof/>
        </w:rPr>
        <w:t xml:space="preserve"> electricity operates more as a traditional fuel as the economy is electrifi</w:t>
      </w:r>
      <w:del w:id="68" w:author="Marcy, Cara" w:date="2020-01-03T11:42:00Z">
        <w:r w:rsidR="00662625" w:rsidDel="00BE00FB">
          <w:rPr>
            <w:noProof/>
          </w:rPr>
          <w:delText>c</w:delText>
        </w:r>
      </w:del>
      <w:r w:rsidR="00662625">
        <w:rPr>
          <w:noProof/>
        </w:rPr>
        <w:t xml:space="preserve">ed and generation resources diversify. </w:t>
      </w:r>
      <w:r w:rsidR="00C82C81">
        <w:rPr>
          <w:noProof/>
        </w:rPr>
        <w:t xml:space="preserve">With this research we </w:t>
      </w:r>
      <w:r w:rsidR="008137FB">
        <w:rPr>
          <w:noProof/>
        </w:rPr>
        <w:t>a</w:t>
      </w:r>
      <w:r w:rsidR="00C82C81">
        <w:rPr>
          <w:noProof/>
        </w:rPr>
        <w:t xml:space="preserve">re able to characterize the role that OSW plays in this system, as well as the potential it holds to reduce emissions. </w:t>
      </w:r>
    </w:p>
    <w:p w14:paraId="3FADC98B" w14:textId="0919B2ED" w:rsidR="00C82C81" w:rsidRDefault="00C82C81" w:rsidP="003A4898">
      <w:pPr>
        <w:spacing w:line="240" w:lineRule="auto"/>
        <w:contextualSpacing/>
        <w:mirrorIndents/>
        <w:jc w:val="both"/>
        <w:rPr>
          <w:noProof/>
        </w:rPr>
      </w:pPr>
    </w:p>
    <w:p w14:paraId="39F1EC97" w14:textId="7F6C9945" w:rsidR="00C82C81" w:rsidRDefault="00C82C81" w:rsidP="003A4898">
      <w:pPr>
        <w:spacing w:line="240" w:lineRule="auto"/>
        <w:contextualSpacing/>
        <w:mirrorIndents/>
        <w:jc w:val="both"/>
        <w:rPr>
          <w:noProof/>
        </w:rPr>
      </w:pPr>
      <w:r>
        <w:rPr>
          <w:noProof/>
        </w:rPr>
        <w:t xml:space="preserve">Further research might apply this methodology to a database that includes the OSW mandate policies of </w:t>
      </w:r>
      <w:r w:rsidR="0096434A">
        <w:rPr>
          <w:noProof/>
        </w:rPr>
        <w:t xml:space="preserve">U.S. </w:t>
      </w:r>
      <w:r>
        <w:rPr>
          <w:noProof/>
        </w:rPr>
        <w:t xml:space="preserve">states </w:t>
      </w:r>
      <w:r w:rsidR="007667BA">
        <w:rPr>
          <w:noProof/>
        </w:rPr>
        <w:t>and incorporate</w:t>
      </w:r>
      <w:r w:rsidR="00EA6068">
        <w:rPr>
          <w:noProof/>
        </w:rPr>
        <w:t>s</w:t>
      </w:r>
      <w:r w:rsidR="007667BA">
        <w:rPr>
          <w:noProof/>
        </w:rPr>
        <w:t xml:space="preserve"> technology learning curves based on the current pipeline, assuming it comes to fruition.</w:t>
      </w:r>
      <w:r w:rsidR="009B688E">
        <w:rPr>
          <w:noProof/>
        </w:rPr>
        <w:t xml:space="preserve"> </w:t>
      </w:r>
      <w:r w:rsidR="008C66ED">
        <w:rPr>
          <w:noProof/>
        </w:rPr>
        <w:t xml:space="preserve">The technology landscape and </w:t>
      </w:r>
      <w:commentRangeStart w:id="69"/>
      <w:r w:rsidR="008C66ED">
        <w:rPr>
          <w:noProof/>
        </w:rPr>
        <w:t>cost reduction pathways are not yet developed</w:t>
      </w:r>
      <w:commentRangeEnd w:id="69"/>
      <w:r w:rsidR="003968AD">
        <w:rPr>
          <w:rStyle w:val="CommentReference"/>
        </w:rPr>
        <w:commentReference w:id="69"/>
      </w:r>
      <w:r w:rsidR="008C66ED">
        <w:rPr>
          <w:noProof/>
        </w:rPr>
        <w:t xml:space="preserve">, and state policies are likely to shape these as OSW begins to be built. </w:t>
      </w:r>
      <w:r w:rsidR="00B92BA8">
        <w:rPr>
          <w:noProof/>
        </w:rPr>
        <w:t xml:space="preserve">Changes to </w:t>
      </w:r>
      <w:r w:rsidR="009B688E">
        <w:rPr>
          <w:noProof/>
        </w:rPr>
        <w:t>emerging technology costs, and thus electricity costs, a</w:t>
      </w:r>
      <w:r w:rsidR="004A4F6A">
        <w:rPr>
          <w:noProof/>
        </w:rPr>
        <w:t>re likely to affect</w:t>
      </w:r>
      <w:r w:rsidR="009B688E">
        <w:rPr>
          <w:noProof/>
        </w:rPr>
        <w:t xml:space="preserve"> end-use electrification</w:t>
      </w:r>
      <w:r w:rsidR="00B265BA">
        <w:rPr>
          <w:noProof/>
        </w:rPr>
        <w:t xml:space="preserve"> and </w:t>
      </w:r>
      <w:r w:rsidR="007B3554">
        <w:rPr>
          <w:noProof/>
        </w:rPr>
        <w:t xml:space="preserve">cross-sector tradeoffs. </w:t>
      </w:r>
      <w:r w:rsidR="00D76B6A">
        <w:rPr>
          <w:noProof/>
        </w:rPr>
        <w:t>Focusing research in this area could a</w:t>
      </w:r>
      <w:r w:rsidR="00B76361">
        <w:rPr>
          <w:noProof/>
        </w:rPr>
        <w:t xml:space="preserve">ssess system-wide emissions outputs and sensitivities to the model parameters. </w:t>
      </w:r>
      <w:r w:rsidR="00D76B6A">
        <w:rPr>
          <w:noProof/>
        </w:rPr>
        <w:t xml:space="preserve">Additionally, incorporating </w:t>
      </w:r>
      <w:r w:rsidR="008C66ED">
        <w:rPr>
          <w:noProof/>
        </w:rPr>
        <w:t>OSW li</w:t>
      </w:r>
      <w:ins w:id="70" w:author="Marcy, Cara" w:date="2020-01-03T11:41:00Z">
        <w:r w:rsidR="00BE00FB">
          <w:rPr>
            <w:noProof/>
          </w:rPr>
          <w:t>f</w:t>
        </w:r>
      </w:ins>
      <w:del w:id="71" w:author="Marcy, Cara" w:date="2020-01-03T11:41:00Z">
        <w:r w:rsidR="008C66ED" w:rsidDel="00BE00FB">
          <w:rPr>
            <w:noProof/>
          </w:rPr>
          <w:delText>v</w:delText>
        </w:r>
      </w:del>
      <w:r w:rsidR="008C66ED">
        <w:rPr>
          <w:noProof/>
        </w:rPr>
        <w:t>e-cycle an</w:t>
      </w:r>
      <w:ins w:id="72" w:author="Marcy, Cara" w:date="2020-01-03T11:42:00Z">
        <w:r w:rsidR="00BE00FB">
          <w:rPr>
            <w:noProof/>
          </w:rPr>
          <w:t>a</w:t>
        </w:r>
      </w:ins>
      <w:r w:rsidR="008C66ED">
        <w:rPr>
          <w:noProof/>
        </w:rPr>
        <w:t xml:space="preserve">lyses and emissions accouting </w:t>
      </w:r>
      <w:r w:rsidR="00D76B6A">
        <w:rPr>
          <w:noProof/>
        </w:rPr>
        <w:t xml:space="preserve">could give a broader picture of the total emissions implications of adding OSW capacity. </w:t>
      </w:r>
    </w:p>
    <w:p w14:paraId="0A5B7FE3" w14:textId="7345D82A" w:rsidR="001035E5" w:rsidRDefault="001035E5" w:rsidP="003A4898">
      <w:pPr>
        <w:spacing w:line="240" w:lineRule="auto"/>
        <w:contextualSpacing/>
        <w:mirrorIndents/>
        <w:jc w:val="both"/>
        <w:rPr>
          <w:noProof/>
        </w:rPr>
      </w:pPr>
    </w:p>
    <w:p w14:paraId="5982C602" w14:textId="7BBD3CA7" w:rsidR="001035E5" w:rsidRPr="00870406" w:rsidRDefault="001035E5" w:rsidP="003A4898">
      <w:pPr>
        <w:spacing w:line="240" w:lineRule="auto"/>
        <w:contextualSpacing/>
        <w:mirrorIndents/>
        <w:jc w:val="both"/>
        <w:rPr>
          <w:noProof/>
        </w:rPr>
      </w:pPr>
      <w:r>
        <w:rPr>
          <w:noProof/>
        </w:rPr>
        <w:t xml:space="preserve">The emissions reduction potential of OSW was analyzed at a national level in this study, but the TIMES-EPAUS9rT modeling system </w:t>
      </w:r>
      <w:r w:rsidR="00EF772C">
        <w:rPr>
          <w:noProof/>
        </w:rPr>
        <w:t xml:space="preserve">can </w:t>
      </w:r>
      <w:r>
        <w:rPr>
          <w:noProof/>
        </w:rPr>
        <w:t xml:space="preserve">provide results at the census region level. </w:t>
      </w:r>
      <w:r w:rsidR="00870406">
        <w:rPr>
          <w:noProof/>
        </w:rPr>
        <w:t>CO</w:t>
      </w:r>
      <w:r w:rsidR="00870406">
        <w:rPr>
          <w:noProof/>
          <w:vertAlign w:val="subscript"/>
        </w:rPr>
        <w:t>2</w:t>
      </w:r>
      <w:r w:rsidR="00870406">
        <w:rPr>
          <w:noProof/>
        </w:rPr>
        <w:t xml:space="preserve"> caps </w:t>
      </w:r>
      <w:r w:rsidR="006E3A36">
        <w:rPr>
          <w:noProof/>
        </w:rPr>
        <w:t xml:space="preserve">could instead be applied </w:t>
      </w:r>
      <w:r w:rsidR="00870406">
        <w:rPr>
          <w:noProof/>
        </w:rPr>
        <w:t xml:space="preserve">at the regional level </w:t>
      </w:r>
      <w:r w:rsidR="005E7414">
        <w:rPr>
          <w:noProof/>
        </w:rPr>
        <w:t>to better mimic state RPS and emissions goals</w:t>
      </w:r>
      <w:r w:rsidR="00870406">
        <w:rPr>
          <w:noProof/>
        </w:rPr>
        <w:t>. Extending the study to quantify emissions reduction benefits for environmental and human health would provide additional assessment of OSW, or another emerging technology</w:t>
      </w:r>
      <w:r w:rsidR="002418AC">
        <w:rPr>
          <w:noProof/>
        </w:rPr>
        <w:t>, at a national or regional level</w:t>
      </w:r>
      <w:r w:rsidR="00870406">
        <w:rPr>
          <w:noProof/>
        </w:rPr>
        <w:t>.</w:t>
      </w:r>
    </w:p>
    <w:p w14:paraId="3AC69D97" w14:textId="34C723C3" w:rsidR="00214AC1" w:rsidRDefault="00214AC1" w:rsidP="003A4898">
      <w:pPr>
        <w:pStyle w:val="Heading2"/>
        <w:spacing w:before="0" w:line="240" w:lineRule="auto"/>
        <w:contextualSpacing/>
        <w:mirrorIndents/>
        <w:jc w:val="both"/>
      </w:pPr>
      <w:r>
        <w:t>Notes on Modeling</w:t>
      </w:r>
    </w:p>
    <w:p w14:paraId="7A1855F5" w14:textId="77777777" w:rsidR="00DE27D0" w:rsidRDefault="00DE27D0" w:rsidP="003A4898">
      <w:pPr>
        <w:spacing w:line="240" w:lineRule="auto"/>
        <w:contextualSpacing/>
        <w:mirrorIndents/>
        <w:jc w:val="both"/>
      </w:pPr>
    </w:p>
    <w:p w14:paraId="4FD07A45" w14:textId="5BB71C26" w:rsidR="002A2CC3" w:rsidRPr="0049664A" w:rsidRDefault="00214AC1" w:rsidP="003A4898">
      <w:pPr>
        <w:spacing w:line="240" w:lineRule="auto"/>
        <w:contextualSpacing/>
        <w:mirrorIndents/>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ReEDS)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lastRenderedPageBreak/>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4505E7" w:rsidP="003A4898">
      <w:pPr>
        <w:spacing w:after="0" w:line="240" w:lineRule="auto"/>
        <w:contextualSpacing/>
        <w:mirrorIndents/>
        <w:jc w:val="both"/>
      </w:pPr>
      <w:hyperlink r:id="rId33"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13F1AE95" w14:textId="77777777" w:rsidR="0095676C" w:rsidRPr="0095676C" w:rsidRDefault="005A2E07" w:rsidP="0095676C">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95676C" w:rsidRPr="0095676C">
        <w:t>1.</w:t>
      </w:r>
      <w:r w:rsidR="0095676C" w:rsidRPr="0095676C">
        <w:tab/>
        <w:t xml:space="preserve">NOAA, </w:t>
      </w:r>
      <w:r w:rsidR="0095676C" w:rsidRPr="0095676C">
        <w:rPr>
          <w:i/>
        </w:rPr>
        <w:t>American Community Survey Five-Year Estimates [NOAA Office for Coastal Management, U.S. Census Bureau]</w:t>
      </w:r>
      <w:r w:rsidR="0095676C" w:rsidRPr="0095676C">
        <w:t>, NOAA, Editor. 2014.</w:t>
      </w:r>
    </w:p>
    <w:p w14:paraId="11DD17F5" w14:textId="77777777" w:rsidR="0095676C" w:rsidRPr="0095676C" w:rsidRDefault="0095676C" w:rsidP="0095676C">
      <w:pPr>
        <w:pStyle w:val="EndNoteBibliography"/>
        <w:spacing w:after="0"/>
        <w:ind w:left="720" w:hanging="720"/>
      </w:pPr>
      <w:r w:rsidRPr="0095676C">
        <w:t>2.</w:t>
      </w:r>
      <w:r w:rsidRPr="0095676C">
        <w:tab/>
        <w:t xml:space="preserve">NOAA, </w:t>
      </w:r>
      <w:r w:rsidRPr="0095676C">
        <w:rPr>
          <w:i/>
        </w:rPr>
        <w:t>National Coastal Population Report: Population Trends from 197</w:t>
      </w:r>
      <w:bookmarkStart w:id="73" w:name="_GoBack"/>
      <w:bookmarkEnd w:id="73"/>
      <w:r w:rsidRPr="0095676C">
        <w:rPr>
          <w:i/>
        </w:rPr>
        <w:t>0 to 2020</w:t>
      </w:r>
      <w:r w:rsidRPr="0095676C">
        <w:t xml:space="preserve">, in </w:t>
      </w:r>
      <w:r w:rsidRPr="0095676C">
        <w:rPr>
          <w:i/>
        </w:rPr>
        <w:t>NOAA's State of the Coast</w:t>
      </w:r>
      <w:r w:rsidRPr="0095676C">
        <w:t>. 2013.</w:t>
      </w:r>
    </w:p>
    <w:p w14:paraId="46EF9DC1" w14:textId="77777777" w:rsidR="0095676C" w:rsidRPr="0095676C" w:rsidRDefault="0095676C" w:rsidP="0095676C">
      <w:pPr>
        <w:pStyle w:val="EndNoteBibliography"/>
        <w:spacing w:after="0"/>
        <w:ind w:left="720" w:hanging="720"/>
      </w:pPr>
      <w:r w:rsidRPr="0095676C">
        <w:t>3.</w:t>
      </w:r>
      <w:r w:rsidRPr="0095676C">
        <w:tab/>
        <w:t xml:space="preserve">Musial, W., et al., </w:t>
      </w:r>
      <w:r w:rsidRPr="0095676C">
        <w:rPr>
          <w:i/>
        </w:rPr>
        <w:t>2016 Offshore Wind Energy Resource Assessment for the United States.</w:t>
      </w:r>
      <w:r w:rsidRPr="0095676C">
        <w:t xml:space="preserve"> National Renewable Energy Laboratory, 2016(NREL/TP-5000-66599).</w:t>
      </w:r>
    </w:p>
    <w:p w14:paraId="689BB8D4" w14:textId="77777777" w:rsidR="0095676C" w:rsidRPr="0095676C" w:rsidRDefault="0095676C" w:rsidP="0095676C">
      <w:pPr>
        <w:pStyle w:val="EndNoteBibliography"/>
        <w:spacing w:after="0"/>
        <w:ind w:left="720" w:hanging="720"/>
      </w:pPr>
      <w:r w:rsidRPr="0095676C">
        <w:t>4.</w:t>
      </w:r>
      <w:r w:rsidRPr="0095676C">
        <w:tab/>
        <w:t xml:space="preserve">Green, R. and N. Vasilakos, </w:t>
      </w:r>
      <w:r w:rsidRPr="0095676C">
        <w:rPr>
          <w:i/>
        </w:rPr>
        <w:t>The economics of offshore wind.</w:t>
      </w:r>
      <w:r w:rsidRPr="0095676C">
        <w:t xml:space="preserve"> Energy Policy, 2011. </w:t>
      </w:r>
      <w:r w:rsidRPr="0095676C">
        <w:rPr>
          <w:b/>
        </w:rPr>
        <w:t>39</w:t>
      </w:r>
      <w:r w:rsidRPr="0095676C">
        <w:t>: p. 496-502.</w:t>
      </w:r>
    </w:p>
    <w:p w14:paraId="4FBDE635" w14:textId="77777777" w:rsidR="0095676C" w:rsidRPr="0095676C" w:rsidRDefault="0095676C" w:rsidP="0095676C">
      <w:pPr>
        <w:pStyle w:val="EndNoteBibliography"/>
        <w:spacing w:after="0"/>
        <w:ind w:left="720" w:hanging="720"/>
      </w:pPr>
      <w:r w:rsidRPr="0095676C">
        <w:t>5.</w:t>
      </w:r>
      <w:r w:rsidRPr="0095676C">
        <w:tab/>
        <w:t xml:space="preserve">Myhr, A., et al., </w:t>
      </w:r>
      <w:r w:rsidRPr="0095676C">
        <w:rPr>
          <w:i/>
        </w:rPr>
        <w:t>Levelised cost of energy for offshore floating wind turbines in a life cycle perspective.</w:t>
      </w:r>
      <w:r w:rsidRPr="0095676C">
        <w:t xml:space="preserve"> Renewable Energy, 2014. </w:t>
      </w:r>
      <w:r w:rsidRPr="0095676C">
        <w:rPr>
          <w:b/>
        </w:rPr>
        <w:t>66</w:t>
      </w:r>
      <w:r w:rsidRPr="0095676C">
        <w:t>: p. 714-728.</w:t>
      </w:r>
    </w:p>
    <w:p w14:paraId="6F8E0C10" w14:textId="77777777" w:rsidR="0095676C" w:rsidRPr="0095676C" w:rsidRDefault="0095676C" w:rsidP="0095676C">
      <w:pPr>
        <w:pStyle w:val="EndNoteBibliography"/>
        <w:spacing w:after="0"/>
        <w:ind w:left="720" w:hanging="720"/>
      </w:pPr>
      <w:r w:rsidRPr="0095676C">
        <w:t>6.</w:t>
      </w:r>
      <w:r w:rsidRPr="0095676C">
        <w:tab/>
        <w:t xml:space="preserve">Stehly, T., et al., </w:t>
      </w:r>
      <w:r w:rsidRPr="0095676C">
        <w:rPr>
          <w:i/>
        </w:rPr>
        <w:t>2017 Cost of Wind Energy Review</w:t>
      </w:r>
      <w:r w:rsidRPr="0095676C">
        <w:t>. 2017, National Renewable Energy Laboratory.</w:t>
      </w:r>
    </w:p>
    <w:p w14:paraId="5B2B2100" w14:textId="77777777" w:rsidR="0095676C" w:rsidRPr="0095676C" w:rsidRDefault="0095676C" w:rsidP="0095676C">
      <w:pPr>
        <w:pStyle w:val="EndNoteBibliography"/>
        <w:spacing w:after="0"/>
        <w:ind w:left="720" w:hanging="720"/>
      </w:pPr>
      <w:r w:rsidRPr="0095676C">
        <w:t>7.</w:t>
      </w:r>
      <w:r w:rsidRPr="0095676C">
        <w:tab/>
        <w:t xml:space="preserve">NCCETC, </w:t>
      </w:r>
      <w:r w:rsidRPr="0095676C">
        <w:rPr>
          <w:i/>
        </w:rPr>
        <w:t>Renewable and Clean Energy Standards: Database of State Incentives for Renewables and Efficiency</w:t>
      </w:r>
      <w:r w:rsidRPr="0095676C">
        <w:t>, N.C.C.E.T. Center, Editor. 2019.</w:t>
      </w:r>
    </w:p>
    <w:p w14:paraId="633EFCA7" w14:textId="77777777" w:rsidR="0095676C" w:rsidRPr="0095676C" w:rsidRDefault="0095676C" w:rsidP="0095676C">
      <w:pPr>
        <w:pStyle w:val="EndNoteBibliography"/>
        <w:spacing w:after="0"/>
        <w:ind w:left="720" w:hanging="720"/>
      </w:pPr>
      <w:r w:rsidRPr="0095676C">
        <w:t>8.</w:t>
      </w:r>
      <w:r w:rsidRPr="0095676C">
        <w:tab/>
        <w:t xml:space="preserve">C2ES, </w:t>
      </w:r>
      <w:r w:rsidRPr="0095676C">
        <w:rPr>
          <w:i/>
        </w:rPr>
        <w:t>U.S. State Greenhouse Gas Emissions Targets</w:t>
      </w:r>
      <w:r w:rsidRPr="0095676C">
        <w:t>, C.f.C.a.E. Solutions, Editor. 2019.</w:t>
      </w:r>
    </w:p>
    <w:p w14:paraId="6B098EF5" w14:textId="77777777" w:rsidR="0095676C" w:rsidRPr="0095676C" w:rsidRDefault="0095676C" w:rsidP="0095676C">
      <w:pPr>
        <w:pStyle w:val="EndNoteBibliography"/>
        <w:spacing w:after="0"/>
        <w:ind w:left="720" w:hanging="720"/>
      </w:pPr>
      <w:r w:rsidRPr="0095676C">
        <w:t>9.</w:t>
      </w:r>
      <w:r w:rsidRPr="0095676C">
        <w:tab/>
        <w:t xml:space="preserve">U.S. EIA, </w:t>
      </w:r>
      <w:r w:rsidRPr="0095676C">
        <w:rPr>
          <w:i/>
        </w:rPr>
        <w:t>US electricity generation by energy source</w:t>
      </w:r>
      <w:r w:rsidRPr="0095676C">
        <w:t>, U.S.E.I. Administration, Editor. 2018.</w:t>
      </w:r>
    </w:p>
    <w:p w14:paraId="67E95CE2" w14:textId="77777777" w:rsidR="0095676C" w:rsidRPr="0095676C" w:rsidRDefault="0095676C" w:rsidP="0095676C">
      <w:pPr>
        <w:pStyle w:val="EndNoteBibliography"/>
        <w:spacing w:after="0"/>
        <w:ind w:left="720" w:hanging="720"/>
      </w:pPr>
      <w:r w:rsidRPr="0095676C">
        <w:t>10.</w:t>
      </w:r>
      <w:r w:rsidRPr="0095676C">
        <w:tab/>
        <w:t xml:space="preserve">U.S. EIA, </w:t>
      </w:r>
      <w:r w:rsidRPr="0095676C">
        <w:rPr>
          <w:i/>
        </w:rPr>
        <w:t>U.S. primary energy consumption by energy source, 2018</w:t>
      </w:r>
      <w:r w:rsidRPr="0095676C">
        <w:t>, U.S.E.I. Administration, Editor. 2018.</w:t>
      </w:r>
    </w:p>
    <w:p w14:paraId="3E31721B" w14:textId="77777777" w:rsidR="0095676C" w:rsidRPr="0095676C" w:rsidRDefault="0095676C" w:rsidP="0095676C">
      <w:pPr>
        <w:pStyle w:val="EndNoteBibliography"/>
        <w:spacing w:after="0"/>
        <w:ind w:left="720" w:hanging="720"/>
      </w:pPr>
      <w:r w:rsidRPr="0095676C">
        <w:t>11.</w:t>
      </w:r>
      <w:r w:rsidRPr="0095676C">
        <w:tab/>
        <w:t xml:space="preserve">U.S. EIA, </w:t>
      </w:r>
      <w:r w:rsidRPr="0095676C">
        <w:rPr>
          <w:i/>
        </w:rPr>
        <w:t>Annual Energy Outlook 2019 - with projections to 2050</w:t>
      </w:r>
      <w:r w:rsidRPr="0095676C">
        <w:t>, U.S.E.I. Administration, Editor. 2019.</w:t>
      </w:r>
    </w:p>
    <w:p w14:paraId="53C541B0" w14:textId="36C94839" w:rsidR="0095676C" w:rsidRPr="0095676C" w:rsidRDefault="0095676C" w:rsidP="0095676C">
      <w:pPr>
        <w:pStyle w:val="EndNoteBibliography"/>
        <w:spacing w:after="0"/>
        <w:ind w:left="720" w:hanging="720"/>
      </w:pPr>
      <w:r w:rsidRPr="0095676C">
        <w:t>12.</w:t>
      </w:r>
      <w:r w:rsidRPr="0095676C">
        <w:tab/>
        <w:t xml:space="preserve">U.S. EPA, </w:t>
      </w:r>
      <w:r w:rsidRPr="0095676C">
        <w:rPr>
          <w:i/>
        </w:rPr>
        <w:t>National Emissions Inventory Report</w:t>
      </w:r>
      <w:r w:rsidRPr="0095676C">
        <w:t>, U.S.</w:t>
      </w:r>
      <w:ins w:id="74" w:author="Marcy, Cara" w:date="2020-01-03T11:48:00Z">
        <w:r w:rsidR="00FF3226">
          <w:t xml:space="preserve"> </w:t>
        </w:r>
      </w:ins>
      <w:r w:rsidRPr="0095676C">
        <w:t>E</w:t>
      </w:r>
      <w:del w:id="75" w:author="Marcy, Cara" w:date="2020-01-03T11:48:00Z">
        <w:r w:rsidRPr="0095676C" w:rsidDel="00FF3226">
          <w:delText>.</w:delText>
        </w:r>
      </w:del>
      <w:r w:rsidRPr="0095676C">
        <w:t>P</w:t>
      </w:r>
      <w:del w:id="76" w:author="Marcy, Cara" w:date="2020-01-03T11:48:00Z">
        <w:r w:rsidRPr="0095676C" w:rsidDel="00FF3226">
          <w:delText xml:space="preserve">. </w:delText>
        </w:r>
      </w:del>
      <w:r w:rsidRPr="0095676C">
        <w:t>A</w:t>
      </w:r>
      <w:del w:id="77" w:author="Marcy, Cara" w:date="2020-01-03T11:48:00Z">
        <w:r w:rsidRPr="0095676C" w:rsidDel="00FF3226">
          <w:delText>gency</w:delText>
        </w:r>
      </w:del>
      <w:r w:rsidRPr="0095676C">
        <w:t>, Editor. 2014.</w:t>
      </w:r>
    </w:p>
    <w:p w14:paraId="2FCBECD4" w14:textId="04587C88" w:rsidR="0095676C" w:rsidRPr="0095676C" w:rsidRDefault="0095676C" w:rsidP="0095676C">
      <w:pPr>
        <w:pStyle w:val="EndNoteBibliography"/>
        <w:spacing w:after="0"/>
        <w:ind w:left="720" w:hanging="720"/>
      </w:pPr>
      <w:r w:rsidRPr="0095676C">
        <w:t>13.</w:t>
      </w:r>
      <w:r w:rsidRPr="0095676C">
        <w:tab/>
        <w:t xml:space="preserve">U.S. EPA, </w:t>
      </w:r>
      <w:r w:rsidRPr="0095676C">
        <w:rPr>
          <w:i/>
        </w:rPr>
        <w:t>Inventory of U.S. Greenhouse Gas Emissions and Sinks: 1990-2017 Inventory Report</w:t>
      </w:r>
      <w:r w:rsidRPr="0095676C">
        <w:t>, U.S.</w:t>
      </w:r>
      <w:ins w:id="78" w:author="Marcy, Cara" w:date="2020-01-03T11:48:00Z">
        <w:r w:rsidR="00FF3226">
          <w:t xml:space="preserve"> </w:t>
        </w:r>
      </w:ins>
      <w:r w:rsidRPr="0095676C">
        <w:t>E</w:t>
      </w:r>
      <w:del w:id="79" w:author="Marcy, Cara" w:date="2020-01-03T11:48:00Z">
        <w:r w:rsidRPr="0095676C" w:rsidDel="00FF3226">
          <w:delText>.</w:delText>
        </w:r>
      </w:del>
      <w:r w:rsidRPr="0095676C">
        <w:t>P</w:t>
      </w:r>
      <w:del w:id="80" w:author="Marcy, Cara" w:date="2020-01-03T11:48:00Z">
        <w:r w:rsidRPr="0095676C" w:rsidDel="00FF3226">
          <w:delText xml:space="preserve">. </w:delText>
        </w:r>
      </w:del>
      <w:r w:rsidRPr="0095676C">
        <w:t>A</w:t>
      </w:r>
      <w:del w:id="81" w:author="Marcy, Cara" w:date="2020-01-03T11:48:00Z">
        <w:r w:rsidRPr="0095676C" w:rsidDel="00FF3226">
          <w:delText>gency</w:delText>
        </w:r>
      </w:del>
      <w:r w:rsidRPr="0095676C">
        <w:t>, Editor. 2017.</w:t>
      </w:r>
    </w:p>
    <w:p w14:paraId="428C0D2B" w14:textId="77777777" w:rsidR="0095676C" w:rsidRPr="0095676C" w:rsidRDefault="0095676C" w:rsidP="0095676C">
      <w:pPr>
        <w:pStyle w:val="EndNoteBibliography"/>
        <w:spacing w:after="0"/>
        <w:ind w:left="720" w:hanging="720"/>
      </w:pPr>
      <w:r w:rsidRPr="0095676C">
        <w:t>14.</w:t>
      </w:r>
      <w:r w:rsidRPr="0095676C">
        <w:tab/>
        <w:t xml:space="preserve">Loughlin, D.H., et al., </w:t>
      </w:r>
      <w:r w:rsidRPr="0095676C">
        <w:rPr>
          <w:i/>
        </w:rPr>
        <w:t>Methodology for examining potential technology breakthroughs for mitigating CO2 and application to centralized solar phovoltaics.</w:t>
      </w:r>
      <w:r w:rsidRPr="0095676C">
        <w:t xml:space="preserve"> Clean Technologies and Environmental Policy, 2012. </w:t>
      </w:r>
      <w:r w:rsidRPr="0095676C">
        <w:rPr>
          <w:b/>
        </w:rPr>
        <w:t>15</w:t>
      </w:r>
      <w:r w:rsidRPr="0095676C">
        <w:t>(1): p. 9-20.</w:t>
      </w:r>
    </w:p>
    <w:p w14:paraId="073D7731" w14:textId="77777777" w:rsidR="0095676C" w:rsidRPr="0095676C" w:rsidRDefault="0095676C" w:rsidP="0095676C">
      <w:pPr>
        <w:pStyle w:val="EndNoteBibliography"/>
        <w:spacing w:after="0"/>
        <w:ind w:left="720" w:hanging="720"/>
      </w:pPr>
      <w:r w:rsidRPr="0095676C">
        <w:t>15.</w:t>
      </w:r>
      <w:r w:rsidRPr="0095676C">
        <w:tab/>
        <w:t xml:space="preserve">GWEC, </w:t>
      </w:r>
      <w:r w:rsidRPr="0095676C">
        <w:rPr>
          <w:i/>
        </w:rPr>
        <w:t>Global Wind Energy Council: Global Wind Report 2018</w:t>
      </w:r>
      <w:r w:rsidRPr="0095676C">
        <w:t>. 2019, Global Wind Energy Council.</w:t>
      </w:r>
    </w:p>
    <w:p w14:paraId="46DC43E9" w14:textId="77777777" w:rsidR="0095676C" w:rsidRPr="0095676C" w:rsidRDefault="0095676C" w:rsidP="0095676C">
      <w:pPr>
        <w:pStyle w:val="EndNoteBibliography"/>
        <w:spacing w:after="0"/>
        <w:ind w:left="720" w:hanging="720"/>
      </w:pPr>
      <w:r w:rsidRPr="0095676C">
        <w:t>16.</w:t>
      </w:r>
      <w:r w:rsidRPr="0095676C">
        <w:tab/>
        <w:t xml:space="preserve">Beiter, P., et al., </w:t>
      </w:r>
      <w:r w:rsidRPr="0095676C">
        <w:rPr>
          <w:i/>
        </w:rPr>
        <w:t>An Assessment of the Economic Potential of Offshore Wind in the United States from 2015 to 2030.</w:t>
      </w:r>
      <w:r w:rsidRPr="0095676C">
        <w:t xml:space="preserve"> National Renewable Energy Laboratory, 2017(NREL/TP-6A20-67675).</w:t>
      </w:r>
    </w:p>
    <w:p w14:paraId="0B3385B3" w14:textId="77777777" w:rsidR="0095676C" w:rsidRPr="0095676C" w:rsidRDefault="0095676C" w:rsidP="0095676C">
      <w:pPr>
        <w:pStyle w:val="EndNoteBibliography"/>
        <w:spacing w:after="0"/>
        <w:ind w:left="720" w:hanging="720"/>
      </w:pPr>
      <w:r w:rsidRPr="0095676C">
        <w:t>17.</w:t>
      </w:r>
      <w:r w:rsidRPr="0095676C">
        <w:tab/>
        <w:t xml:space="preserve">Bosch, J., I. Staffel, and A.D. Hawkes, </w:t>
      </w:r>
      <w:r w:rsidRPr="0095676C">
        <w:rPr>
          <w:i/>
        </w:rPr>
        <w:t>Temporally explicity and spatially resolved global offshore wind energy potentials.</w:t>
      </w:r>
      <w:r w:rsidRPr="0095676C">
        <w:t xml:space="preserve"> Energy, 2018. </w:t>
      </w:r>
      <w:r w:rsidRPr="0095676C">
        <w:rPr>
          <w:b/>
        </w:rPr>
        <w:t>163</w:t>
      </w:r>
      <w:r w:rsidRPr="0095676C">
        <w:t>: p. 766-781.</w:t>
      </w:r>
    </w:p>
    <w:p w14:paraId="1890AB78" w14:textId="77777777" w:rsidR="0095676C" w:rsidRPr="0095676C" w:rsidRDefault="0095676C" w:rsidP="0095676C">
      <w:pPr>
        <w:pStyle w:val="EndNoteBibliography"/>
        <w:spacing w:after="0"/>
        <w:ind w:left="720" w:hanging="720"/>
      </w:pPr>
      <w:r w:rsidRPr="0095676C">
        <w:t>18.</w:t>
      </w:r>
      <w:r w:rsidRPr="0095676C">
        <w:tab/>
        <w:t xml:space="preserve">Staid, A. and S.D. Guikema, </w:t>
      </w:r>
      <w:r w:rsidRPr="0095676C">
        <w:rPr>
          <w:i/>
        </w:rPr>
        <w:t>Risk Analysis for U.S. Offshore Wind Farms: The Need for an Integrated Approach.</w:t>
      </w:r>
      <w:r w:rsidRPr="0095676C">
        <w:t xml:space="preserve"> Risk Analysius, 2015. </w:t>
      </w:r>
      <w:r w:rsidRPr="0095676C">
        <w:rPr>
          <w:b/>
        </w:rPr>
        <w:t>35</w:t>
      </w:r>
      <w:r w:rsidRPr="0095676C">
        <w:t>(4): p. 587-593.</w:t>
      </w:r>
    </w:p>
    <w:p w14:paraId="3390B158" w14:textId="77777777" w:rsidR="0095676C" w:rsidRPr="0095676C" w:rsidRDefault="0095676C" w:rsidP="0095676C">
      <w:pPr>
        <w:pStyle w:val="EndNoteBibliography"/>
        <w:spacing w:after="0"/>
        <w:ind w:left="720" w:hanging="720"/>
      </w:pPr>
      <w:r w:rsidRPr="0095676C">
        <w:t>19.</w:t>
      </w:r>
      <w:r w:rsidRPr="0095676C">
        <w:tab/>
        <w:t xml:space="preserve">Dupont, E., R. Koppelaar, and H. Jeanmart, </w:t>
      </w:r>
      <w:r w:rsidRPr="0095676C">
        <w:rPr>
          <w:i/>
        </w:rPr>
        <w:t>Global available wind energy with physical and energy return on investment constraints.</w:t>
      </w:r>
      <w:r w:rsidRPr="0095676C">
        <w:t xml:space="preserve"> Applied Energy, 2018. </w:t>
      </w:r>
      <w:r w:rsidRPr="0095676C">
        <w:rPr>
          <w:b/>
        </w:rPr>
        <w:t>209</w:t>
      </w:r>
      <w:r w:rsidRPr="0095676C">
        <w:t>: p. 322-338.</w:t>
      </w:r>
    </w:p>
    <w:p w14:paraId="1DD6DE1C" w14:textId="77777777" w:rsidR="0095676C" w:rsidRPr="0095676C" w:rsidRDefault="0095676C" w:rsidP="0095676C">
      <w:pPr>
        <w:pStyle w:val="EndNoteBibliography"/>
        <w:spacing w:after="0"/>
        <w:ind w:left="720" w:hanging="720"/>
      </w:pPr>
      <w:r w:rsidRPr="0095676C">
        <w:lastRenderedPageBreak/>
        <w:t>20.</w:t>
      </w:r>
      <w:r w:rsidRPr="0095676C">
        <w:tab/>
        <w:t xml:space="preserve">Huang, F., H. Wang, and B. Wen, </w:t>
      </w:r>
      <w:r w:rsidRPr="0095676C">
        <w:rPr>
          <w:i/>
        </w:rPr>
        <w:t>A grid-side reactive power control strategy for highly offshore wind power penetrated systems.</w:t>
      </w:r>
      <w:r w:rsidRPr="0095676C">
        <w:t xml:space="preserve"> Renewable and Sustainable Energy Reviews, 2018. </w:t>
      </w:r>
      <w:r w:rsidRPr="0095676C">
        <w:rPr>
          <w:b/>
        </w:rPr>
        <w:t>10</w:t>
      </w:r>
      <w:r w:rsidRPr="0095676C">
        <w:t>.</w:t>
      </w:r>
    </w:p>
    <w:p w14:paraId="4BE3119F" w14:textId="77777777" w:rsidR="0095676C" w:rsidRPr="0095676C" w:rsidRDefault="0095676C" w:rsidP="0095676C">
      <w:pPr>
        <w:pStyle w:val="EndNoteBibliography"/>
        <w:spacing w:after="0"/>
        <w:ind w:left="720" w:hanging="720"/>
      </w:pPr>
      <w:r w:rsidRPr="0095676C">
        <w:t>21.</w:t>
      </w:r>
      <w:r w:rsidRPr="0095676C">
        <w:tab/>
        <w:t xml:space="preserve">Moller, B., </w:t>
      </w:r>
      <w:r w:rsidRPr="0095676C">
        <w:rPr>
          <w:i/>
        </w:rPr>
        <w:t>Continuous spatial modelling to analyse planning and economic consequences of offshore wind energy.</w:t>
      </w:r>
      <w:r w:rsidRPr="0095676C">
        <w:t xml:space="preserve"> Energy Policy, 2011. </w:t>
      </w:r>
      <w:r w:rsidRPr="0095676C">
        <w:rPr>
          <w:b/>
        </w:rPr>
        <w:t>39</w:t>
      </w:r>
      <w:r w:rsidRPr="0095676C">
        <w:t>: p. 511-517.</w:t>
      </w:r>
    </w:p>
    <w:p w14:paraId="53081FF3" w14:textId="77777777" w:rsidR="0095676C" w:rsidRPr="0095676C" w:rsidRDefault="0095676C" w:rsidP="0095676C">
      <w:pPr>
        <w:pStyle w:val="EndNoteBibliography"/>
        <w:spacing w:after="0"/>
        <w:ind w:left="720" w:hanging="720"/>
      </w:pPr>
      <w:r w:rsidRPr="0095676C">
        <w:t>22.</w:t>
      </w:r>
      <w:r w:rsidRPr="0095676C">
        <w:tab/>
        <w:t xml:space="preserve">Dedecca, J.G., R.A. Hakvoort, and P.M. Herder, </w:t>
      </w:r>
      <w:r w:rsidRPr="0095676C">
        <w:rPr>
          <w:i/>
        </w:rPr>
        <w:t>Transmission expansion simulation for the European Northern Seas offshore grid.</w:t>
      </w:r>
      <w:r w:rsidRPr="0095676C">
        <w:t xml:space="preserve"> Energy, 2017. </w:t>
      </w:r>
      <w:r w:rsidRPr="0095676C">
        <w:rPr>
          <w:b/>
        </w:rPr>
        <w:t>125</w:t>
      </w:r>
      <w:r w:rsidRPr="0095676C">
        <w:t>: p. 805-824.</w:t>
      </w:r>
    </w:p>
    <w:p w14:paraId="480BB106" w14:textId="77777777" w:rsidR="0095676C" w:rsidRPr="0095676C" w:rsidRDefault="0095676C" w:rsidP="0095676C">
      <w:pPr>
        <w:pStyle w:val="EndNoteBibliography"/>
        <w:spacing w:after="0"/>
        <w:ind w:left="720" w:hanging="720"/>
      </w:pPr>
      <w:r w:rsidRPr="0095676C">
        <w:t>23.</w:t>
      </w:r>
      <w:r w:rsidRPr="0095676C">
        <w:tab/>
        <w:t xml:space="preserve">Houghton, T., K.R.W. Bell, and M. Doquet, </w:t>
      </w:r>
      <w:r w:rsidRPr="0095676C">
        <w:rPr>
          <w:i/>
        </w:rPr>
        <w:t>Offshore transmission for wind: Comparing the economic benefits of different offshore network configurations.</w:t>
      </w:r>
      <w:r w:rsidRPr="0095676C">
        <w:t xml:space="preserve"> Renewable Energy, 2016. </w:t>
      </w:r>
      <w:r w:rsidRPr="0095676C">
        <w:rPr>
          <w:b/>
        </w:rPr>
        <w:t>94</w:t>
      </w:r>
      <w:r w:rsidRPr="0095676C">
        <w:t>: p. 268-279.</w:t>
      </w:r>
    </w:p>
    <w:p w14:paraId="412B8F2B" w14:textId="77777777" w:rsidR="0095676C" w:rsidRPr="0095676C" w:rsidRDefault="0095676C" w:rsidP="0095676C">
      <w:pPr>
        <w:pStyle w:val="EndNoteBibliography"/>
        <w:spacing w:after="0"/>
        <w:ind w:left="720" w:hanging="720"/>
      </w:pPr>
      <w:r w:rsidRPr="0095676C">
        <w:t>24.</w:t>
      </w:r>
      <w:r w:rsidRPr="0095676C">
        <w:tab/>
        <w:t xml:space="preserve">Jin, R., et al., </w:t>
      </w:r>
      <w:r w:rsidRPr="0095676C">
        <w:rPr>
          <w:i/>
        </w:rPr>
        <w:t>Cable routing optimization for offshore wind power plants via wind scenarios considering power loss cost model.</w:t>
      </w:r>
      <w:r w:rsidRPr="0095676C">
        <w:t xml:space="preserve"> Applied Energy, 2019. </w:t>
      </w:r>
      <w:r w:rsidRPr="0095676C">
        <w:rPr>
          <w:b/>
        </w:rPr>
        <w:t>254</w:t>
      </w:r>
      <w:r w:rsidRPr="0095676C">
        <w:t>: p. 113719.</w:t>
      </w:r>
    </w:p>
    <w:p w14:paraId="5502EFC7" w14:textId="77777777" w:rsidR="0095676C" w:rsidRPr="0095676C" w:rsidRDefault="0095676C" w:rsidP="0095676C">
      <w:pPr>
        <w:pStyle w:val="EndNoteBibliography"/>
        <w:spacing w:after="0"/>
        <w:ind w:left="720" w:hanging="720"/>
      </w:pPr>
      <w:r w:rsidRPr="0095676C">
        <w:t>25.</w:t>
      </w:r>
      <w:r w:rsidRPr="0095676C">
        <w:tab/>
        <w:t xml:space="preserve">Daniel, J.P., et al., </w:t>
      </w:r>
      <w:r w:rsidRPr="0095676C">
        <w:rPr>
          <w:i/>
        </w:rPr>
        <w:t>National Offshore Wind Energy Grid Interconnection Summary.</w:t>
      </w:r>
      <w:r w:rsidRPr="0095676C">
        <w:t xml:space="preserve"> U.S. Department of Energy, 2014.</w:t>
      </w:r>
    </w:p>
    <w:p w14:paraId="4B1CD7FA" w14:textId="77777777" w:rsidR="0095676C" w:rsidRPr="0095676C" w:rsidRDefault="0095676C" w:rsidP="0095676C">
      <w:pPr>
        <w:pStyle w:val="EndNoteBibliography"/>
        <w:spacing w:after="0"/>
        <w:ind w:left="720" w:hanging="720"/>
      </w:pPr>
      <w:r w:rsidRPr="0095676C">
        <w:t>26.</w:t>
      </w:r>
      <w:r w:rsidRPr="0095676C">
        <w:tab/>
        <w:t xml:space="preserve">St. John, J., </w:t>
      </w:r>
      <w:r w:rsidRPr="0095676C">
        <w:rPr>
          <w:i/>
        </w:rPr>
        <w:t>Offshore Wind Reaches Cost-Competitiveness withouth Subsidies</w:t>
      </w:r>
      <w:r w:rsidRPr="0095676C">
        <w:t xml:space="preserve">, in </w:t>
      </w:r>
      <w:r w:rsidRPr="0095676C">
        <w:rPr>
          <w:i/>
        </w:rPr>
        <w:t>Greentech Media</w:t>
      </w:r>
      <w:r w:rsidRPr="0095676C">
        <w:t>. 2017.</w:t>
      </w:r>
    </w:p>
    <w:p w14:paraId="224B1CF5" w14:textId="6FCCA8CE" w:rsidR="0095676C" w:rsidRPr="0095676C" w:rsidRDefault="0095676C" w:rsidP="0095676C">
      <w:pPr>
        <w:pStyle w:val="EndNoteBibliography"/>
        <w:spacing w:after="0"/>
        <w:ind w:left="720" w:hanging="720"/>
      </w:pPr>
      <w:r w:rsidRPr="0095676C">
        <w:t>27.</w:t>
      </w:r>
      <w:r w:rsidRPr="0095676C">
        <w:tab/>
        <w:t xml:space="preserve">General Electric. </w:t>
      </w:r>
      <w:r w:rsidRPr="0095676C">
        <w:rPr>
          <w:i/>
        </w:rPr>
        <w:t>Haliade-X Offshore Wind Turbine</w:t>
      </w:r>
      <w:r w:rsidRPr="0095676C">
        <w:t xml:space="preserve">. 2019; Available from: </w:t>
      </w:r>
      <w:hyperlink r:id="rId34" w:history="1">
        <w:r w:rsidRPr="0095676C">
          <w:rPr>
            <w:rStyle w:val="Hyperlink"/>
          </w:rPr>
          <w:t>https://www.ge.com/renewableenergy/wind-energy/offshore-wind/haliade-x-offshore-turbine</w:t>
        </w:r>
      </w:hyperlink>
      <w:r w:rsidRPr="0095676C">
        <w:t>.</w:t>
      </w:r>
    </w:p>
    <w:p w14:paraId="1AA177F8" w14:textId="77777777" w:rsidR="0095676C" w:rsidRPr="0095676C" w:rsidRDefault="0095676C" w:rsidP="0095676C">
      <w:pPr>
        <w:pStyle w:val="EndNoteBibliography"/>
        <w:spacing w:after="0"/>
        <w:ind w:left="720" w:hanging="720"/>
      </w:pPr>
      <w:r w:rsidRPr="0095676C">
        <w:t>28.</w:t>
      </w:r>
      <w:r w:rsidRPr="0095676C">
        <w:tab/>
        <w:t xml:space="preserve">Lazard, </w:t>
      </w:r>
      <w:r w:rsidRPr="0095676C">
        <w:rPr>
          <w:i/>
        </w:rPr>
        <w:t>Lazard's Levelized Cost fo Energy Analysis - Version 12.0</w:t>
      </w:r>
      <w:r w:rsidRPr="0095676C">
        <w:t>. 2018.</w:t>
      </w:r>
    </w:p>
    <w:p w14:paraId="4A3F243F" w14:textId="77777777" w:rsidR="0095676C" w:rsidRPr="0095676C" w:rsidRDefault="0095676C" w:rsidP="0095676C">
      <w:pPr>
        <w:pStyle w:val="EndNoteBibliography"/>
        <w:spacing w:after="0"/>
        <w:ind w:left="720" w:hanging="720"/>
      </w:pPr>
      <w:r w:rsidRPr="0095676C">
        <w:t>29.</w:t>
      </w:r>
      <w:r w:rsidRPr="0095676C">
        <w:tab/>
        <w:t xml:space="preserve">Mora, E.B., et al., </w:t>
      </w:r>
      <w:r w:rsidRPr="0095676C">
        <w:rPr>
          <w:i/>
        </w:rPr>
        <w:t>The effects of mean wind speed uncertainty on project finance debt sizing for offshore wind farms.</w:t>
      </w:r>
      <w:r w:rsidRPr="0095676C">
        <w:t xml:space="preserve"> Applied Energy, 2019. </w:t>
      </w:r>
      <w:r w:rsidRPr="0095676C">
        <w:rPr>
          <w:b/>
        </w:rPr>
        <w:t>252</w:t>
      </w:r>
      <w:r w:rsidRPr="0095676C">
        <w:t>: p. 113419.</w:t>
      </w:r>
    </w:p>
    <w:p w14:paraId="77B92C7D" w14:textId="77777777" w:rsidR="0095676C" w:rsidRPr="0095676C" w:rsidRDefault="0095676C" w:rsidP="0095676C">
      <w:pPr>
        <w:pStyle w:val="EndNoteBibliography"/>
        <w:spacing w:after="0"/>
        <w:ind w:left="720" w:hanging="720"/>
      </w:pPr>
      <w:r w:rsidRPr="0095676C">
        <w:t>30.</w:t>
      </w:r>
      <w:r w:rsidRPr="0095676C">
        <w:tab/>
        <w:t xml:space="preserve">AWEA, </w:t>
      </w:r>
      <w:r w:rsidRPr="0095676C">
        <w:rPr>
          <w:i/>
        </w:rPr>
        <w:t>U.S. Offshore Wind Industry Status Update</w:t>
      </w:r>
      <w:r w:rsidRPr="0095676C">
        <w:t>, A.W.E. Association, Editor. 2019.</w:t>
      </w:r>
    </w:p>
    <w:p w14:paraId="36246A29" w14:textId="77777777" w:rsidR="0095676C" w:rsidRPr="0095676C" w:rsidRDefault="0095676C" w:rsidP="0095676C">
      <w:pPr>
        <w:pStyle w:val="EndNoteBibliography"/>
        <w:spacing w:after="0"/>
        <w:ind w:left="720" w:hanging="720"/>
      </w:pPr>
      <w:r w:rsidRPr="0095676C">
        <w:t>31.</w:t>
      </w:r>
      <w:r w:rsidRPr="0095676C">
        <w:tab/>
        <w:t xml:space="preserve">Castle Wind, </w:t>
      </w:r>
      <w:r w:rsidRPr="0095676C">
        <w:rPr>
          <w:i/>
        </w:rPr>
        <w:t>Castle Wind and Monterey Bay Community Power Sign Agreement in Anticipation of Offshore Wind Project Off the Coast of Morro Bay</w:t>
      </w:r>
      <w:r w:rsidRPr="0095676C">
        <w:t>. 2019, Castle Wind.</w:t>
      </w:r>
    </w:p>
    <w:p w14:paraId="398ECCA8" w14:textId="77777777" w:rsidR="0095676C" w:rsidRPr="0095676C" w:rsidRDefault="0095676C" w:rsidP="0095676C">
      <w:pPr>
        <w:pStyle w:val="EndNoteBibliography"/>
        <w:spacing w:after="0"/>
        <w:ind w:left="720" w:hanging="720"/>
      </w:pPr>
      <w:r w:rsidRPr="0095676C">
        <w:t>32.</w:t>
      </w:r>
      <w:r w:rsidRPr="0095676C">
        <w:tab/>
      </w:r>
      <w:r w:rsidRPr="0095676C">
        <w:rPr>
          <w:i/>
        </w:rPr>
        <w:t>An Act Concerning the Procurement of Energy Derived from Offshore Wind</w:t>
      </w:r>
      <w:r w:rsidRPr="0095676C">
        <w:t>. 2019.</w:t>
      </w:r>
    </w:p>
    <w:p w14:paraId="6D468612" w14:textId="77777777" w:rsidR="0095676C" w:rsidRPr="0095676C" w:rsidRDefault="0095676C" w:rsidP="0095676C">
      <w:pPr>
        <w:pStyle w:val="EndNoteBibliography"/>
        <w:spacing w:after="0"/>
        <w:ind w:left="720" w:hanging="720"/>
      </w:pPr>
      <w:r w:rsidRPr="0095676C">
        <w:t>33.</w:t>
      </w:r>
      <w:r w:rsidRPr="0095676C">
        <w:tab/>
      </w:r>
      <w:r w:rsidRPr="0095676C">
        <w:rPr>
          <w:i/>
        </w:rPr>
        <w:t>An Act Concerning Clean Energy Jobs</w:t>
      </w:r>
      <w:r w:rsidRPr="0095676C">
        <w:t>. 2019.</w:t>
      </w:r>
    </w:p>
    <w:p w14:paraId="1A45D9FB" w14:textId="77777777" w:rsidR="0095676C" w:rsidRPr="0095676C" w:rsidRDefault="0095676C" w:rsidP="0095676C">
      <w:pPr>
        <w:pStyle w:val="EndNoteBibliography"/>
        <w:spacing w:after="0"/>
        <w:ind w:left="720" w:hanging="720"/>
      </w:pPr>
      <w:r w:rsidRPr="0095676C">
        <w:t>34.</w:t>
      </w:r>
      <w:r w:rsidRPr="0095676C">
        <w:tab/>
      </w:r>
      <w:r w:rsidRPr="0095676C">
        <w:rPr>
          <w:i/>
        </w:rPr>
        <w:t>An Act to Advance Clean Energy</w:t>
      </w:r>
      <w:r w:rsidRPr="0095676C">
        <w:t>. 2018.</w:t>
      </w:r>
    </w:p>
    <w:p w14:paraId="1797EE0D" w14:textId="77777777" w:rsidR="0095676C" w:rsidRPr="0095676C" w:rsidRDefault="0095676C" w:rsidP="0095676C">
      <w:pPr>
        <w:pStyle w:val="EndNoteBibliography"/>
        <w:spacing w:after="0"/>
        <w:ind w:left="720" w:hanging="720"/>
      </w:pPr>
      <w:r w:rsidRPr="0095676C">
        <w:t>35.</w:t>
      </w:r>
      <w:r w:rsidRPr="0095676C">
        <w:tab/>
        <w:t xml:space="preserve">NJ Board of Public Utilities, </w:t>
      </w:r>
      <w:r w:rsidRPr="0095676C">
        <w:rPr>
          <w:i/>
        </w:rPr>
        <w:t>New Jersey Board of Public Utilities Awards Historic 1,100 MW Offshore Wind Soliciation to Orstead's Ocean Wind Project</w:t>
      </w:r>
      <w:r w:rsidRPr="0095676C">
        <w:t>, S.o.N.J.B.o.P. Utilities, Editor. 2019.</w:t>
      </w:r>
    </w:p>
    <w:p w14:paraId="60BF8E8A" w14:textId="77777777" w:rsidR="0095676C" w:rsidRPr="0095676C" w:rsidRDefault="0095676C" w:rsidP="0095676C">
      <w:pPr>
        <w:pStyle w:val="EndNoteBibliography"/>
        <w:spacing w:after="0"/>
        <w:ind w:left="720" w:hanging="720"/>
      </w:pPr>
      <w:r w:rsidRPr="0095676C">
        <w:t>36.</w:t>
      </w:r>
      <w:r w:rsidRPr="0095676C">
        <w:tab/>
      </w:r>
      <w:r w:rsidRPr="0095676C">
        <w:rPr>
          <w:i/>
        </w:rPr>
        <w:t>Climate Leadership and Community Protection Act</w:t>
      </w:r>
      <w:r w:rsidRPr="0095676C">
        <w:t>. 2019.</w:t>
      </w:r>
    </w:p>
    <w:p w14:paraId="61F7B96C" w14:textId="3710B9C2" w:rsidR="0095676C" w:rsidRPr="0095676C" w:rsidRDefault="0095676C" w:rsidP="0095676C">
      <w:pPr>
        <w:pStyle w:val="EndNoteBibliography"/>
        <w:spacing w:after="0"/>
        <w:ind w:left="720" w:hanging="720"/>
      </w:pPr>
      <w:r w:rsidRPr="0095676C">
        <w:t>37.</w:t>
      </w:r>
      <w:r w:rsidRPr="0095676C">
        <w:tab/>
        <w:t xml:space="preserve">Dominion Energy, </w:t>
      </w:r>
      <w:r w:rsidRPr="0095676C">
        <w:rPr>
          <w:i/>
        </w:rPr>
        <w:t>Dominion Energy Announces Largest Offshore Wind Project in US</w:t>
      </w:r>
      <w:r w:rsidRPr="0095676C">
        <w:t xml:space="preserve">. 2019: </w:t>
      </w:r>
      <w:hyperlink r:id="rId35" w:history="1">
        <w:r w:rsidRPr="0095676C">
          <w:rPr>
            <w:rStyle w:val="Hyperlink"/>
          </w:rPr>
          <w:t>https://www.virginiamercury.com/2019/09/24/four-things-to-know-about-dominions-massive-wind-farm-proposal/</w:t>
        </w:r>
      </w:hyperlink>
      <w:r w:rsidRPr="0095676C">
        <w:t>.</w:t>
      </w:r>
    </w:p>
    <w:p w14:paraId="1A0450B5" w14:textId="77777777" w:rsidR="0095676C" w:rsidRPr="0095676C" w:rsidRDefault="0095676C" w:rsidP="0095676C">
      <w:pPr>
        <w:pStyle w:val="EndNoteBibliography"/>
        <w:spacing w:after="0"/>
        <w:ind w:left="720" w:hanging="720"/>
      </w:pPr>
      <w:r w:rsidRPr="0095676C">
        <w:t>38.</w:t>
      </w:r>
      <w:r w:rsidRPr="0095676C">
        <w:tab/>
        <w:t xml:space="preserve">Liu, J., et al., </w:t>
      </w:r>
      <w:r w:rsidRPr="0095676C">
        <w:rPr>
          <w:i/>
        </w:rPr>
        <w:t>Mitigation pathways of air pollution from residential emissions in the Beijing-Tianjin-Hebei region in China.</w:t>
      </w:r>
      <w:r w:rsidRPr="0095676C">
        <w:t xml:space="preserve"> Environment International, 2019. </w:t>
      </w:r>
      <w:r w:rsidRPr="0095676C">
        <w:rPr>
          <w:b/>
        </w:rPr>
        <w:t>125</w:t>
      </w:r>
      <w:r w:rsidRPr="0095676C">
        <w:t>: p. 236-244.</w:t>
      </w:r>
    </w:p>
    <w:p w14:paraId="296733BC" w14:textId="77777777" w:rsidR="0095676C" w:rsidRPr="0095676C" w:rsidRDefault="0095676C" w:rsidP="0095676C">
      <w:pPr>
        <w:pStyle w:val="EndNoteBibliography"/>
        <w:spacing w:after="0"/>
        <w:ind w:left="720" w:hanging="720"/>
      </w:pPr>
      <w:r w:rsidRPr="0095676C">
        <w:t>39.</w:t>
      </w:r>
      <w:r w:rsidRPr="0095676C">
        <w:tab/>
        <w:t xml:space="preserve">Guan, D., et al., </w:t>
      </w:r>
      <w:r w:rsidRPr="0095676C">
        <w:rPr>
          <w:i/>
        </w:rPr>
        <w:t>Structural decline in China’s CO2 emissions through transitions in industry and energy systems.</w:t>
      </w:r>
      <w:r w:rsidRPr="0095676C">
        <w:t xml:space="preserve"> Nature Geoscience, 2018. </w:t>
      </w:r>
      <w:r w:rsidRPr="0095676C">
        <w:rPr>
          <w:b/>
        </w:rPr>
        <w:t>11</w:t>
      </w:r>
      <w:r w:rsidRPr="0095676C">
        <w:t>(8): p. 551-555.</w:t>
      </w:r>
    </w:p>
    <w:p w14:paraId="0CD8B807" w14:textId="77777777" w:rsidR="0095676C" w:rsidRPr="0095676C" w:rsidRDefault="0095676C" w:rsidP="0095676C">
      <w:pPr>
        <w:pStyle w:val="EndNoteBibliography"/>
        <w:spacing w:after="0"/>
        <w:ind w:left="720" w:hanging="720"/>
      </w:pPr>
      <w:r w:rsidRPr="0095676C">
        <w:t>40.</w:t>
      </w:r>
      <w:r w:rsidRPr="0095676C">
        <w:tab/>
        <w:t xml:space="preserve">Lu, X., et al., </w:t>
      </w:r>
      <w:r w:rsidRPr="0095676C">
        <w:rPr>
          <w:i/>
        </w:rPr>
        <w:t>Opportunity for Offshore Wind to Reduce Future Demand for Coal-Fired Power Plants in China with Consequent Savings in Emissions of CO2.</w:t>
      </w:r>
      <w:r w:rsidRPr="0095676C">
        <w:t xml:space="preserve"> Environmental Science and Technology, 2014. </w:t>
      </w:r>
      <w:r w:rsidRPr="0095676C">
        <w:rPr>
          <w:b/>
        </w:rPr>
        <w:t>48</w:t>
      </w:r>
      <w:r w:rsidRPr="0095676C">
        <w:t>: p. 14764-14771.</w:t>
      </w:r>
    </w:p>
    <w:p w14:paraId="5670364A" w14:textId="77777777" w:rsidR="0095676C" w:rsidRPr="0095676C" w:rsidRDefault="0095676C" w:rsidP="0095676C">
      <w:pPr>
        <w:pStyle w:val="EndNoteBibliography"/>
        <w:spacing w:after="0"/>
        <w:ind w:left="720" w:hanging="720"/>
      </w:pPr>
      <w:r w:rsidRPr="0095676C">
        <w:t>41.</w:t>
      </w:r>
      <w:r w:rsidRPr="0095676C">
        <w:tab/>
        <w:t xml:space="preserve">Zeng, J., et al., </w:t>
      </w:r>
      <w:r w:rsidRPr="0095676C">
        <w:rPr>
          <w:i/>
        </w:rPr>
        <w:t>The impacts of China's provincial energy policies on major air pollutants: A spatial econometric analysis.</w:t>
      </w:r>
      <w:r w:rsidRPr="0095676C">
        <w:t xml:space="preserve"> Energy Policy, 2019. </w:t>
      </w:r>
      <w:r w:rsidRPr="0095676C">
        <w:rPr>
          <w:b/>
        </w:rPr>
        <w:t>132</w:t>
      </w:r>
      <w:r w:rsidRPr="0095676C">
        <w:t>: p. 392-403.</w:t>
      </w:r>
    </w:p>
    <w:p w14:paraId="33C58E24" w14:textId="77777777" w:rsidR="0095676C" w:rsidRPr="0095676C" w:rsidRDefault="0095676C" w:rsidP="0095676C">
      <w:pPr>
        <w:pStyle w:val="EndNoteBibliography"/>
        <w:spacing w:after="0"/>
        <w:ind w:left="720" w:hanging="720"/>
      </w:pPr>
      <w:r w:rsidRPr="0095676C">
        <w:t>42.</w:t>
      </w:r>
      <w:r w:rsidRPr="0095676C">
        <w:tab/>
        <w:t xml:space="preserve">Lu, X., et al., </w:t>
      </w:r>
      <w:r w:rsidRPr="0095676C">
        <w:rPr>
          <w:i/>
        </w:rPr>
        <w:t>Optimal integration of offshore wind power for a steadier, environmentally friendlier, supply of electricity in China.</w:t>
      </w:r>
      <w:r w:rsidRPr="0095676C">
        <w:t xml:space="preserve"> Energy Policy, 2013. </w:t>
      </w:r>
      <w:r w:rsidRPr="0095676C">
        <w:rPr>
          <w:b/>
        </w:rPr>
        <w:t>62</w:t>
      </w:r>
      <w:r w:rsidRPr="0095676C">
        <w:t>: p. 131-138.</w:t>
      </w:r>
    </w:p>
    <w:p w14:paraId="48B49456" w14:textId="77777777" w:rsidR="0095676C" w:rsidRPr="0095676C" w:rsidRDefault="0095676C" w:rsidP="0095676C">
      <w:pPr>
        <w:pStyle w:val="EndNoteBibliography"/>
        <w:spacing w:after="0"/>
        <w:ind w:left="720" w:hanging="720"/>
      </w:pPr>
      <w:r w:rsidRPr="0095676C">
        <w:lastRenderedPageBreak/>
        <w:t>43.</w:t>
      </w:r>
      <w:r w:rsidRPr="0095676C">
        <w:tab/>
        <w:t xml:space="preserve">Cali, U., et al., </w:t>
      </w:r>
      <w:r w:rsidRPr="0095676C">
        <w:rPr>
          <w:i/>
        </w:rPr>
        <w:t>Techno-economic analysis of high potential offshore wind farm locations in Turkey.</w:t>
      </w:r>
      <w:r w:rsidRPr="0095676C">
        <w:t xml:space="preserve"> Energy Strategy Reviews, 2018.</w:t>
      </w:r>
    </w:p>
    <w:p w14:paraId="176A20FA" w14:textId="77777777" w:rsidR="0095676C" w:rsidRPr="0095676C" w:rsidRDefault="0095676C" w:rsidP="0095676C">
      <w:pPr>
        <w:pStyle w:val="EndNoteBibliography"/>
        <w:spacing w:after="0"/>
        <w:ind w:left="720" w:hanging="720"/>
      </w:pPr>
      <w:r w:rsidRPr="0095676C">
        <w:t>44.</w:t>
      </w:r>
      <w:r w:rsidRPr="0095676C">
        <w:tab/>
        <w:t xml:space="preserve">Clancy, J.M., et al., </w:t>
      </w:r>
      <w:r w:rsidRPr="0095676C">
        <w:rPr>
          <w:i/>
        </w:rPr>
        <w:t>Fossil fuel and CO2 emissions savings on a high renewable electricity system - A single year case study for Ireland.</w:t>
      </w:r>
      <w:r w:rsidRPr="0095676C">
        <w:t xml:space="preserve"> Energy Policy, 2015. </w:t>
      </w:r>
      <w:r w:rsidRPr="0095676C">
        <w:rPr>
          <w:b/>
        </w:rPr>
        <w:t>83</w:t>
      </w:r>
      <w:r w:rsidRPr="0095676C">
        <w:t>: p. 151-164.</w:t>
      </w:r>
    </w:p>
    <w:p w14:paraId="3AD5B1AE" w14:textId="77777777" w:rsidR="0095676C" w:rsidRPr="0095676C" w:rsidRDefault="0095676C" w:rsidP="0095676C">
      <w:pPr>
        <w:pStyle w:val="EndNoteBibliography"/>
        <w:spacing w:after="0"/>
        <w:ind w:left="720" w:hanging="720"/>
      </w:pPr>
      <w:r w:rsidRPr="0095676C">
        <w:t>45.</w:t>
      </w:r>
      <w:r w:rsidRPr="0095676C">
        <w:tab/>
        <w:t xml:space="preserve">Lu, X., et al., </w:t>
      </w:r>
      <w:r w:rsidRPr="0095676C">
        <w:rPr>
          <w:i/>
        </w:rPr>
        <w:t>Challenges faced by China compared with the US in developing wind power.</w:t>
      </w:r>
      <w:r w:rsidRPr="0095676C">
        <w:t xml:space="preserve"> Nature Energy, 2016. </w:t>
      </w:r>
      <w:r w:rsidRPr="0095676C">
        <w:rPr>
          <w:b/>
        </w:rPr>
        <w:t>1</w:t>
      </w:r>
      <w:r w:rsidRPr="0095676C">
        <w:t>(6): p. 16061.</w:t>
      </w:r>
    </w:p>
    <w:p w14:paraId="456B2429" w14:textId="77777777" w:rsidR="0095676C" w:rsidRPr="0095676C" w:rsidRDefault="0095676C" w:rsidP="0095676C">
      <w:pPr>
        <w:pStyle w:val="EndNoteBibliography"/>
        <w:spacing w:after="0"/>
        <w:ind w:left="720" w:hanging="720"/>
      </w:pPr>
      <w:r w:rsidRPr="0095676C">
        <w:t>46.</w:t>
      </w:r>
      <w:r w:rsidRPr="0095676C">
        <w:tab/>
        <w:t xml:space="preserve">Holttinen, H. and S. Tuhkanen, </w:t>
      </w:r>
      <w:r w:rsidRPr="0095676C">
        <w:rPr>
          <w:i/>
        </w:rPr>
        <w:t>The effect of wind power of CO2 abatement in the Nordic Countries.</w:t>
      </w:r>
      <w:r w:rsidRPr="0095676C">
        <w:t xml:space="preserve"> Energy Policy, 2004. </w:t>
      </w:r>
      <w:r w:rsidRPr="0095676C">
        <w:rPr>
          <w:b/>
        </w:rPr>
        <w:t>32</w:t>
      </w:r>
      <w:r w:rsidRPr="0095676C">
        <w:t>: p. 1639-1652.</w:t>
      </w:r>
    </w:p>
    <w:p w14:paraId="2F038D57" w14:textId="77777777" w:rsidR="0095676C" w:rsidRPr="0095676C" w:rsidRDefault="0095676C" w:rsidP="0095676C">
      <w:pPr>
        <w:pStyle w:val="EndNoteBibliography"/>
        <w:spacing w:after="0"/>
        <w:ind w:left="720" w:hanging="720"/>
      </w:pPr>
      <w:r w:rsidRPr="0095676C">
        <w:t>47.</w:t>
      </w:r>
      <w:r w:rsidRPr="0095676C">
        <w:tab/>
        <w:t xml:space="preserve">Zhang, S., et al., </w:t>
      </w:r>
      <w:r w:rsidRPr="0095676C">
        <w:rPr>
          <w:i/>
        </w:rPr>
        <w:t>Modeling energy efficiency to improve air quality and health effects of China's cement industry.</w:t>
      </w:r>
      <w:r w:rsidRPr="0095676C">
        <w:t xml:space="preserve"> Applied Energy, 2016.</w:t>
      </w:r>
    </w:p>
    <w:p w14:paraId="612731A1" w14:textId="77777777" w:rsidR="0095676C" w:rsidRPr="0095676C" w:rsidRDefault="0095676C" w:rsidP="0095676C">
      <w:pPr>
        <w:pStyle w:val="EndNoteBibliography"/>
        <w:spacing w:after="0"/>
        <w:ind w:left="720" w:hanging="720"/>
      </w:pPr>
      <w:r w:rsidRPr="0095676C">
        <w:t>48.</w:t>
      </w:r>
      <w:r w:rsidRPr="0095676C">
        <w:tab/>
        <w:t xml:space="preserve">Peng, W., et al., </w:t>
      </w:r>
      <w:r w:rsidRPr="0095676C">
        <w:rPr>
          <w:i/>
        </w:rPr>
        <w:t>Substantial air quality and climate co-benefits achievable now with sectoral mitigation strategies in China.</w:t>
      </w:r>
      <w:r w:rsidRPr="0095676C">
        <w:t xml:space="preserve"> Science of the Total Environment, 2017. </w:t>
      </w:r>
      <w:r w:rsidRPr="0095676C">
        <w:rPr>
          <w:b/>
        </w:rPr>
        <w:t>598</w:t>
      </w:r>
      <w:r w:rsidRPr="0095676C">
        <w:t>: p. 1076-1084.</w:t>
      </w:r>
    </w:p>
    <w:p w14:paraId="3BE7040F" w14:textId="77777777" w:rsidR="0095676C" w:rsidRPr="0095676C" w:rsidRDefault="0095676C" w:rsidP="0095676C">
      <w:pPr>
        <w:pStyle w:val="EndNoteBibliography"/>
        <w:spacing w:after="0"/>
        <w:ind w:left="720" w:hanging="720"/>
      </w:pPr>
      <w:r w:rsidRPr="0095676C">
        <w:t>49.</w:t>
      </w:r>
      <w:r w:rsidRPr="0095676C">
        <w:tab/>
        <w:t xml:space="preserve">Xie, Y., et al., </w:t>
      </w:r>
      <w:r w:rsidRPr="0095676C">
        <w:rPr>
          <w:i/>
        </w:rPr>
        <w:t>Co-benefits of climate mitigation on air quality and human health in Asian countries.</w:t>
      </w:r>
      <w:r w:rsidRPr="0095676C">
        <w:t xml:space="preserve"> Environment International, 2018. </w:t>
      </w:r>
      <w:r w:rsidRPr="0095676C">
        <w:rPr>
          <w:b/>
        </w:rPr>
        <w:t>119</w:t>
      </w:r>
      <w:r w:rsidRPr="0095676C">
        <w:t>: p. 309-318.</w:t>
      </w:r>
    </w:p>
    <w:p w14:paraId="0D834474" w14:textId="77777777" w:rsidR="0095676C" w:rsidRPr="0095676C" w:rsidRDefault="0095676C" w:rsidP="0095676C">
      <w:pPr>
        <w:pStyle w:val="EndNoteBibliography"/>
        <w:spacing w:after="0"/>
        <w:ind w:left="720" w:hanging="720"/>
      </w:pPr>
      <w:r w:rsidRPr="0095676C">
        <w:t>50.</w:t>
      </w:r>
      <w:r w:rsidRPr="0095676C">
        <w:tab/>
        <w:t xml:space="preserve">Peng, W., et al., </w:t>
      </w:r>
      <w:r w:rsidRPr="0095676C">
        <w:rPr>
          <w:i/>
        </w:rPr>
        <w:t>Potential co-benefits of electrification for air quality, health, and CO2 mitigation in 2030 China.</w:t>
      </w:r>
      <w:r w:rsidRPr="0095676C">
        <w:t xml:space="preserve"> Applied Energy, 2018. </w:t>
      </w:r>
      <w:r w:rsidRPr="0095676C">
        <w:rPr>
          <w:b/>
        </w:rPr>
        <w:t>218</w:t>
      </w:r>
      <w:r w:rsidRPr="0095676C">
        <w:t>: p. 511-519.</w:t>
      </w:r>
    </w:p>
    <w:p w14:paraId="1D607B74" w14:textId="77777777" w:rsidR="0095676C" w:rsidRPr="0095676C" w:rsidRDefault="0095676C" w:rsidP="0095676C">
      <w:pPr>
        <w:pStyle w:val="EndNoteBibliography"/>
        <w:spacing w:after="0"/>
        <w:ind w:left="720" w:hanging="720"/>
      </w:pPr>
      <w:r w:rsidRPr="0095676C">
        <w:t>51.</w:t>
      </w:r>
      <w:r w:rsidRPr="0095676C">
        <w:tab/>
        <w:t xml:space="preserve">Yang, J., D. Song, and F. Wu, </w:t>
      </w:r>
      <w:r w:rsidRPr="0095676C">
        <w:rPr>
          <w:i/>
        </w:rPr>
        <w:t>Regional variations of environmental co-benefits of wind power generation in China.</w:t>
      </w:r>
      <w:r w:rsidRPr="0095676C">
        <w:t xml:space="preserve"> Applied Energy, 2017. </w:t>
      </w:r>
      <w:r w:rsidRPr="0095676C">
        <w:rPr>
          <w:b/>
        </w:rPr>
        <w:t>206</w:t>
      </w:r>
      <w:r w:rsidRPr="0095676C">
        <w:t>: p. 1267-1281.</w:t>
      </w:r>
    </w:p>
    <w:p w14:paraId="7D01D018" w14:textId="77777777" w:rsidR="0095676C" w:rsidRPr="0095676C" w:rsidRDefault="0095676C" w:rsidP="0095676C">
      <w:pPr>
        <w:pStyle w:val="EndNoteBibliography"/>
        <w:spacing w:after="0"/>
        <w:ind w:left="720" w:hanging="720"/>
      </w:pPr>
      <w:r w:rsidRPr="0095676C">
        <w:t>52.</w:t>
      </w:r>
      <w:r w:rsidRPr="0095676C">
        <w:tab/>
        <w:t xml:space="preserve">Yang, J., </w:t>
      </w:r>
      <w:r w:rsidRPr="0095676C">
        <w:rPr>
          <w:i/>
        </w:rPr>
        <w:t>Environmental and Climate Change Co-Benefits Analysis of Wind Power Generation in China.</w:t>
      </w:r>
      <w:r w:rsidRPr="0095676C">
        <w:t xml:space="preserve"> Energy Procedia, 2016. </w:t>
      </w:r>
      <w:r w:rsidRPr="0095676C">
        <w:rPr>
          <w:b/>
        </w:rPr>
        <w:t>88</w:t>
      </w:r>
      <w:r w:rsidRPr="0095676C">
        <w:t>: p. 76-81.</w:t>
      </w:r>
    </w:p>
    <w:p w14:paraId="706FBF2D" w14:textId="77777777" w:rsidR="0095676C" w:rsidRPr="0095676C" w:rsidRDefault="0095676C" w:rsidP="0095676C">
      <w:pPr>
        <w:pStyle w:val="EndNoteBibliography"/>
        <w:spacing w:after="0"/>
        <w:ind w:left="720" w:hanging="720"/>
      </w:pPr>
      <w:r w:rsidRPr="0095676C">
        <w:t>53.</w:t>
      </w:r>
      <w:r w:rsidRPr="0095676C">
        <w:tab/>
        <w:t xml:space="preserve">Yuan, J., Z. Yuan, and X. Ou, </w:t>
      </w:r>
      <w:r w:rsidRPr="0095676C">
        <w:rPr>
          <w:i/>
        </w:rPr>
        <w:t>Modeling of environmental benefit evaluation of energy transition to multi-energy complementary system.</w:t>
      </w:r>
      <w:r w:rsidRPr="0095676C">
        <w:t xml:space="preserve"> Energy Procedia, 2019. </w:t>
      </w:r>
      <w:r w:rsidRPr="0095676C">
        <w:rPr>
          <w:b/>
        </w:rPr>
        <w:t>158</w:t>
      </w:r>
      <w:r w:rsidRPr="0095676C">
        <w:t>: p. 4882-4888.</w:t>
      </w:r>
    </w:p>
    <w:p w14:paraId="5BF47978" w14:textId="77777777" w:rsidR="0095676C" w:rsidRPr="0095676C" w:rsidRDefault="0095676C" w:rsidP="0095676C">
      <w:pPr>
        <w:pStyle w:val="EndNoteBibliography"/>
        <w:spacing w:after="0"/>
        <w:ind w:left="720" w:hanging="720"/>
      </w:pPr>
      <w:r w:rsidRPr="0095676C">
        <w:t>54.</w:t>
      </w:r>
      <w:r w:rsidRPr="0095676C">
        <w:tab/>
        <w:t xml:space="preserve">Ou, Y., et al., </w:t>
      </w:r>
      <w:r w:rsidRPr="0095676C">
        <w:rPr>
          <w:i/>
        </w:rPr>
        <w:t>Estimating environmental co-benefits of U.S. low-carbon pathways using an integrated assessment model with state-level resolution.</w:t>
      </w:r>
      <w:r w:rsidRPr="0095676C">
        <w:t xml:space="preserve"> Applied Energy, 2018. </w:t>
      </w:r>
      <w:r w:rsidRPr="0095676C">
        <w:rPr>
          <w:b/>
        </w:rPr>
        <w:t>216</w:t>
      </w:r>
      <w:r w:rsidRPr="0095676C">
        <w:t>: p. 482-493.</w:t>
      </w:r>
    </w:p>
    <w:p w14:paraId="004DD4F7" w14:textId="77777777" w:rsidR="0095676C" w:rsidRPr="0095676C" w:rsidRDefault="0095676C" w:rsidP="0095676C">
      <w:pPr>
        <w:pStyle w:val="EndNoteBibliography"/>
        <w:spacing w:after="0"/>
        <w:ind w:left="720" w:hanging="720"/>
      </w:pPr>
      <w:r w:rsidRPr="0095676C">
        <w:t>55.</w:t>
      </w:r>
      <w:r w:rsidRPr="0095676C">
        <w:tab/>
        <w:t xml:space="preserve">Dimanchev, E.G., et al., </w:t>
      </w:r>
      <w:r w:rsidRPr="0095676C">
        <w:rPr>
          <w:i/>
        </w:rPr>
        <w:t>Health co-benefits of sub-national renewable energy policy in the US.</w:t>
      </w:r>
      <w:r w:rsidRPr="0095676C">
        <w:t xml:space="preserve"> Environmental Research Letters, 2019. </w:t>
      </w:r>
      <w:r w:rsidRPr="0095676C">
        <w:rPr>
          <w:b/>
        </w:rPr>
        <w:t>14</w:t>
      </w:r>
      <w:r w:rsidRPr="0095676C">
        <w:t>.</w:t>
      </w:r>
    </w:p>
    <w:p w14:paraId="16F705A9" w14:textId="77777777" w:rsidR="0095676C" w:rsidRPr="0095676C" w:rsidRDefault="0095676C" w:rsidP="0095676C">
      <w:pPr>
        <w:pStyle w:val="EndNoteBibliography"/>
        <w:spacing w:after="0"/>
        <w:ind w:left="720" w:hanging="720"/>
      </w:pPr>
      <w:r w:rsidRPr="0095676C">
        <w:t>56.</w:t>
      </w:r>
      <w:r w:rsidRPr="0095676C">
        <w:tab/>
        <w:t xml:space="preserve">Novan, K., </w:t>
      </w:r>
      <w:r w:rsidRPr="0095676C">
        <w:rPr>
          <w:i/>
        </w:rPr>
        <w:t>Valuing the Wind: Renewable Energy Policies and Air Pollution Avoided.</w:t>
      </w:r>
      <w:r w:rsidRPr="0095676C">
        <w:t xml:space="preserve"> American Economic Journal: Economic Policy, 2015. </w:t>
      </w:r>
      <w:r w:rsidRPr="0095676C">
        <w:rPr>
          <w:b/>
        </w:rPr>
        <w:t>7</w:t>
      </w:r>
      <w:r w:rsidRPr="0095676C">
        <w:t>(3): p. 291-326.</w:t>
      </w:r>
    </w:p>
    <w:p w14:paraId="3FC56954" w14:textId="77777777" w:rsidR="0095676C" w:rsidRPr="0095676C" w:rsidRDefault="0095676C" w:rsidP="0095676C">
      <w:pPr>
        <w:pStyle w:val="EndNoteBibliography"/>
        <w:spacing w:after="0"/>
        <w:ind w:left="720" w:hanging="720"/>
      </w:pPr>
      <w:r w:rsidRPr="0095676C">
        <w:t>57.</w:t>
      </w:r>
      <w:r w:rsidRPr="0095676C">
        <w:tab/>
        <w:t xml:space="preserve">Millstein, D., et al., </w:t>
      </w:r>
      <w:r w:rsidRPr="0095676C">
        <w:rPr>
          <w:i/>
        </w:rPr>
        <w:t>The climate and air-quality benefits of wind and solar power in the United States.</w:t>
      </w:r>
      <w:r w:rsidRPr="0095676C">
        <w:t xml:space="preserve"> Nature Energy, 2017. </w:t>
      </w:r>
      <w:r w:rsidRPr="0095676C">
        <w:rPr>
          <w:b/>
        </w:rPr>
        <w:t>2</w:t>
      </w:r>
      <w:r w:rsidRPr="0095676C">
        <w:t>: p. 17134.</w:t>
      </w:r>
    </w:p>
    <w:p w14:paraId="3A9CA6B7" w14:textId="1F73F274" w:rsidR="0095676C" w:rsidRPr="0095676C" w:rsidDel="00BE00FB" w:rsidRDefault="0095676C">
      <w:pPr>
        <w:pStyle w:val="EndNoteBibliography"/>
        <w:spacing w:after="0"/>
        <w:ind w:left="720" w:hanging="720"/>
        <w:rPr>
          <w:del w:id="82" w:author="Marcy, Cara" w:date="2020-01-03T11:46:00Z"/>
        </w:rPr>
        <w:pPrChange w:id="83" w:author="Marcy, Cara" w:date="2020-01-03T11:47:00Z">
          <w:pPr>
            <w:pStyle w:val="EndNoteBibliography"/>
            <w:ind w:left="720" w:hanging="720"/>
          </w:pPr>
        </w:pPrChange>
      </w:pPr>
      <w:r w:rsidRPr="0095676C">
        <w:t>58.</w:t>
      </w:r>
      <w:r w:rsidRPr="0095676C">
        <w:tab/>
        <w:t xml:space="preserve">U.S. Department of the Interior and Bureau of Ocean Energy Management, </w:t>
      </w:r>
      <w:r w:rsidRPr="0095676C">
        <w:rPr>
          <w:i/>
        </w:rPr>
        <w:t>Evaluating Benefits of Offshore Wind Energy Projects in NEPA</w:t>
      </w:r>
      <w:r w:rsidRPr="0095676C">
        <w:t>. Headquarters,</w:t>
      </w:r>
      <w:ins w:id="84" w:author="Marcy, Cara" w:date="2020-01-03T11:51:00Z">
        <w:r w:rsidR="00FF3226">
          <w:t xml:space="preserve"> </w:t>
        </w:r>
      </w:ins>
    </w:p>
    <w:p w14:paraId="78C79E2A" w14:textId="226F35E9" w:rsidR="0095676C" w:rsidRPr="0095676C" w:rsidRDefault="0095676C" w:rsidP="00BE00FB">
      <w:pPr>
        <w:pStyle w:val="EndNoteBibliography"/>
        <w:spacing w:after="0"/>
        <w:ind w:left="720" w:hanging="720"/>
      </w:pPr>
      <w:r w:rsidRPr="0095676C">
        <w:t>Sterling</w:t>
      </w:r>
      <w:ins w:id="85" w:author="Marcy, Cara" w:date="2020-01-03T11:51:00Z">
        <w:r w:rsidR="00FF3226">
          <w:t>,</w:t>
        </w:r>
      </w:ins>
      <w:r w:rsidRPr="0095676C">
        <w:t xml:space="preserve"> VA</w:t>
      </w:r>
      <w:del w:id="86" w:author="Marcy, Cara" w:date="2020-01-03T11:51:00Z">
        <w:r w:rsidRPr="0095676C" w:rsidDel="00FF3226">
          <w:delText>,</w:delText>
        </w:r>
      </w:del>
      <w:r w:rsidRPr="0095676C">
        <w:t>.</w:t>
      </w:r>
    </w:p>
    <w:p w14:paraId="6425534D" w14:textId="77777777" w:rsidR="0095676C" w:rsidRPr="0095676C" w:rsidRDefault="0095676C" w:rsidP="0095676C">
      <w:pPr>
        <w:pStyle w:val="EndNoteBibliography"/>
        <w:spacing w:after="0"/>
        <w:ind w:left="720" w:hanging="720"/>
      </w:pPr>
      <w:r w:rsidRPr="0095676C">
        <w:t>59.</w:t>
      </w:r>
      <w:r w:rsidRPr="0095676C">
        <w:tab/>
        <w:t xml:space="preserve">AWEA, </w:t>
      </w:r>
      <w:r w:rsidRPr="0095676C">
        <w:rPr>
          <w:i/>
        </w:rPr>
        <w:t>U.S. Wind Industry Annual Market Report, Year Ending 2018</w:t>
      </w:r>
      <w:r w:rsidRPr="0095676C">
        <w:t>. 2018.</w:t>
      </w:r>
    </w:p>
    <w:p w14:paraId="64ADF600" w14:textId="77777777" w:rsidR="0095676C" w:rsidRPr="0095676C" w:rsidRDefault="0095676C" w:rsidP="0095676C">
      <w:pPr>
        <w:pStyle w:val="EndNoteBibliography"/>
        <w:spacing w:after="0"/>
        <w:ind w:left="720" w:hanging="720"/>
      </w:pPr>
      <w:r w:rsidRPr="0095676C">
        <w:t>60.</w:t>
      </w:r>
      <w:r w:rsidRPr="0095676C">
        <w:tab/>
        <w:t xml:space="preserve">Greene, J.S. and M. Morrissey, </w:t>
      </w:r>
      <w:r w:rsidRPr="0095676C">
        <w:rPr>
          <w:i/>
        </w:rPr>
        <w:t>Estimated Pollution Reduction from Wind Farms in Oklahoma and Associated Economic and Human Health Benefits.</w:t>
      </w:r>
      <w:r w:rsidRPr="0095676C">
        <w:t xml:space="preserve"> Journal of Renewable Energy, 2012. </w:t>
      </w:r>
      <w:r w:rsidRPr="0095676C">
        <w:rPr>
          <w:b/>
        </w:rPr>
        <w:t>2013</w:t>
      </w:r>
      <w:r w:rsidRPr="0095676C">
        <w:t>.</w:t>
      </w:r>
    </w:p>
    <w:p w14:paraId="0D0C2DA1" w14:textId="77777777" w:rsidR="0095676C" w:rsidRPr="0095676C" w:rsidRDefault="0095676C" w:rsidP="0095676C">
      <w:pPr>
        <w:pStyle w:val="EndNoteBibliography"/>
        <w:spacing w:after="0"/>
        <w:ind w:left="720" w:hanging="720"/>
      </w:pPr>
      <w:r w:rsidRPr="0095676C">
        <w:t>61.</w:t>
      </w:r>
      <w:r w:rsidRPr="0095676C">
        <w:tab/>
        <w:t xml:space="preserve">Lu, X., M.B. McElroy, and N.A. Sluzas, </w:t>
      </w:r>
      <w:r w:rsidRPr="0095676C">
        <w:rPr>
          <w:i/>
        </w:rPr>
        <w:t>Costs for Integrating Wind into the Future ERCOT System with Related Costs for Savings in CO2 Emissions.</w:t>
      </w:r>
      <w:r w:rsidRPr="0095676C">
        <w:t xml:space="preserve"> Environmental Science and Technology, 2011. </w:t>
      </w:r>
      <w:r w:rsidRPr="0095676C">
        <w:rPr>
          <w:b/>
        </w:rPr>
        <w:t>45</w:t>
      </w:r>
      <w:r w:rsidRPr="0095676C">
        <w:t>: p. 3160-3166.</w:t>
      </w:r>
    </w:p>
    <w:p w14:paraId="670FDFB6" w14:textId="77777777" w:rsidR="0095676C" w:rsidRPr="0095676C" w:rsidRDefault="0095676C" w:rsidP="0095676C">
      <w:pPr>
        <w:pStyle w:val="EndNoteBibliography"/>
        <w:spacing w:after="0"/>
        <w:ind w:left="720" w:hanging="720"/>
      </w:pPr>
      <w:r w:rsidRPr="0095676C">
        <w:t>62.</w:t>
      </w:r>
      <w:r w:rsidRPr="0095676C">
        <w:tab/>
        <w:t xml:space="preserve">Nordman, E., et al., </w:t>
      </w:r>
      <w:r w:rsidRPr="0095676C">
        <w:rPr>
          <w:i/>
        </w:rPr>
        <w:t>An Integrated Assessment for Wind Energy in Lake Michigan Coastal Counties.</w:t>
      </w:r>
      <w:r w:rsidRPr="0095676C">
        <w:t xml:space="preserve"> Integrated Environmental Assessment and Management, 2014. </w:t>
      </w:r>
      <w:r w:rsidRPr="0095676C">
        <w:rPr>
          <w:b/>
        </w:rPr>
        <w:t>11</w:t>
      </w:r>
      <w:r w:rsidRPr="0095676C">
        <w:t>(2): p. 287-297.</w:t>
      </w:r>
    </w:p>
    <w:p w14:paraId="7271F76C" w14:textId="77777777" w:rsidR="0095676C" w:rsidRPr="0095676C" w:rsidRDefault="0095676C" w:rsidP="0095676C">
      <w:pPr>
        <w:pStyle w:val="EndNoteBibliography"/>
        <w:spacing w:after="0"/>
        <w:ind w:left="720" w:hanging="720"/>
      </w:pPr>
      <w:r w:rsidRPr="0095676C">
        <w:t>63.</w:t>
      </w:r>
      <w:r w:rsidRPr="0095676C">
        <w:tab/>
        <w:t xml:space="preserve">Chiang, A.C., et al., </w:t>
      </w:r>
      <w:r w:rsidRPr="0095676C">
        <w:rPr>
          <w:i/>
        </w:rPr>
        <w:t>Emissions reduction benefits of siting an offshore wind farm: A temporal and spatial analysis of Lake Michigan.</w:t>
      </w:r>
      <w:r w:rsidRPr="0095676C">
        <w:t xml:space="preserve"> Ecological Economics, 2016. </w:t>
      </w:r>
      <w:r w:rsidRPr="0095676C">
        <w:rPr>
          <w:b/>
        </w:rPr>
        <w:t>130</w:t>
      </w:r>
      <w:r w:rsidRPr="0095676C">
        <w:t>: p. 263-276.</w:t>
      </w:r>
    </w:p>
    <w:p w14:paraId="46309CD2" w14:textId="77777777" w:rsidR="0095676C" w:rsidRPr="0095676C" w:rsidRDefault="0095676C" w:rsidP="0095676C">
      <w:pPr>
        <w:pStyle w:val="EndNoteBibliography"/>
        <w:spacing w:after="0"/>
        <w:ind w:left="720" w:hanging="720"/>
      </w:pPr>
      <w:r w:rsidRPr="0095676C">
        <w:lastRenderedPageBreak/>
        <w:t>64.</w:t>
      </w:r>
      <w:r w:rsidRPr="0095676C">
        <w:tab/>
        <w:t xml:space="preserve">Buonocore, J.J., et al., </w:t>
      </w:r>
      <w:r w:rsidRPr="0095676C">
        <w:rPr>
          <w:i/>
        </w:rPr>
        <w:t>Health and climate benefits of offshore wind facilities in the Mid-Atlantic United States.</w:t>
      </w:r>
      <w:r w:rsidRPr="0095676C">
        <w:t xml:space="preserve"> Environmental Research Letters, 2016. </w:t>
      </w:r>
      <w:r w:rsidRPr="0095676C">
        <w:rPr>
          <w:b/>
        </w:rPr>
        <w:t>11</w:t>
      </w:r>
      <w:r w:rsidRPr="0095676C">
        <w:t>(7).</w:t>
      </w:r>
    </w:p>
    <w:p w14:paraId="6C0E6AD0" w14:textId="77777777" w:rsidR="0095676C" w:rsidRPr="0095676C" w:rsidRDefault="0095676C" w:rsidP="0095676C">
      <w:pPr>
        <w:pStyle w:val="EndNoteBibliography"/>
        <w:spacing w:after="0"/>
        <w:ind w:left="720" w:hanging="720"/>
      </w:pPr>
      <w:r w:rsidRPr="0095676C">
        <w:t>65.</w:t>
      </w:r>
      <w:r w:rsidRPr="0095676C">
        <w:tab/>
        <w:t xml:space="preserve">Reimers, B., B. Ozdirik, and M. Kaltschmitt, </w:t>
      </w:r>
      <w:r w:rsidRPr="0095676C">
        <w:rPr>
          <w:i/>
        </w:rPr>
        <w:t>Greenhouse gas emissions from electricity generated by offshore wind farms.</w:t>
      </w:r>
      <w:r w:rsidRPr="0095676C">
        <w:t xml:space="preserve"> Renewable Energy, 2014. </w:t>
      </w:r>
      <w:r w:rsidRPr="0095676C">
        <w:rPr>
          <w:b/>
        </w:rPr>
        <w:t>72</w:t>
      </w:r>
      <w:r w:rsidRPr="0095676C">
        <w:t>: p. 428-438.</w:t>
      </w:r>
    </w:p>
    <w:p w14:paraId="15DB3B9D" w14:textId="77777777" w:rsidR="0095676C" w:rsidRPr="0095676C" w:rsidRDefault="0095676C" w:rsidP="0095676C">
      <w:pPr>
        <w:pStyle w:val="EndNoteBibliography"/>
        <w:spacing w:after="0"/>
        <w:ind w:left="720" w:hanging="720"/>
      </w:pPr>
      <w:r w:rsidRPr="0095676C">
        <w:t>66.</w:t>
      </w:r>
      <w:r w:rsidRPr="0095676C">
        <w:tab/>
        <w:t xml:space="preserve">Huque, J.C.V.S.V.B.H.D.R.R.K.Z., </w:t>
      </w:r>
      <w:r w:rsidRPr="0095676C">
        <w:rPr>
          <w:i/>
        </w:rPr>
        <w:t>Life Cycle Environmental Impact of Onshore and Offshore Wind Farms in Texas.</w:t>
      </w:r>
      <w:r w:rsidRPr="0095676C">
        <w:t xml:space="preserve"> Sustainability, 2018. </w:t>
      </w:r>
      <w:r w:rsidRPr="0095676C">
        <w:rPr>
          <w:b/>
        </w:rPr>
        <w:t>10</w:t>
      </w:r>
      <w:r w:rsidRPr="0095676C">
        <w:t>: p. 2022-2039.</w:t>
      </w:r>
    </w:p>
    <w:p w14:paraId="0EE0796D" w14:textId="77777777" w:rsidR="0095676C" w:rsidRPr="0095676C" w:rsidRDefault="0095676C" w:rsidP="0095676C">
      <w:pPr>
        <w:pStyle w:val="EndNoteBibliography"/>
        <w:spacing w:after="0"/>
        <w:ind w:left="720" w:hanging="720"/>
      </w:pPr>
      <w:r w:rsidRPr="0095676C">
        <w:t>67.</w:t>
      </w:r>
      <w:r w:rsidRPr="0095676C">
        <w:tab/>
        <w:t xml:space="preserve">Kaldellis, J.K. and D. Apostolou, </w:t>
      </w:r>
      <w:r w:rsidRPr="0095676C">
        <w:rPr>
          <w:i/>
        </w:rPr>
        <w:t>Life cycle energy and carbon footprint of offshore wind energy. Compariosn with onshore counterpart.</w:t>
      </w:r>
      <w:r w:rsidRPr="0095676C">
        <w:t xml:space="preserve"> Renewable Energy, 2017. </w:t>
      </w:r>
      <w:r w:rsidRPr="0095676C">
        <w:rPr>
          <w:b/>
        </w:rPr>
        <w:t>108</w:t>
      </w:r>
      <w:r w:rsidRPr="0095676C">
        <w:t>: p. 72-84.</w:t>
      </w:r>
    </w:p>
    <w:p w14:paraId="751B12D4" w14:textId="77777777" w:rsidR="0095676C" w:rsidRPr="0095676C" w:rsidRDefault="0095676C" w:rsidP="0095676C">
      <w:pPr>
        <w:pStyle w:val="EndNoteBibliography"/>
        <w:spacing w:after="0"/>
        <w:ind w:left="720" w:hanging="720"/>
      </w:pPr>
      <w:r w:rsidRPr="0095676C">
        <w:t>68.</w:t>
      </w:r>
      <w:r w:rsidRPr="0095676C">
        <w:tab/>
        <w:t xml:space="preserve">Apt, W.K.J., </w:t>
      </w:r>
      <w:r w:rsidRPr="0095676C">
        <w:rPr>
          <w:i/>
        </w:rPr>
        <w:t>Air Emissions Due to Wind and Solar Power.</w:t>
      </w:r>
      <w:r w:rsidRPr="0095676C">
        <w:t xml:space="preserve"> Environmental Science and Technology, 2008. </w:t>
      </w:r>
      <w:r w:rsidRPr="0095676C">
        <w:rPr>
          <w:b/>
        </w:rPr>
        <w:t>43</w:t>
      </w:r>
      <w:r w:rsidRPr="0095676C">
        <w:t>: p. 253-258.</w:t>
      </w:r>
    </w:p>
    <w:p w14:paraId="36BFBFF3" w14:textId="77777777" w:rsidR="0095676C" w:rsidRPr="0095676C" w:rsidRDefault="0095676C" w:rsidP="0095676C">
      <w:pPr>
        <w:pStyle w:val="EndNoteBibliography"/>
        <w:spacing w:after="0"/>
        <w:ind w:left="720" w:hanging="720"/>
      </w:pPr>
      <w:r w:rsidRPr="0095676C">
        <w:t>69.</w:t>
      </w:r>
      <w:r w:rsidRPr="0095676C">
        <w:tab/>
        <w:t xml:space="preserve">Bureau of Ocean Energy Management, </w:t>
      </w:r>
      <w:r w:rsidRPr="0095676C">
        <w:rPr>
          <w:i/>
        </w:rPr>
        <w:t>BOEM Announces Next Steps for Proposed New York - New Jersey Wind Energy Transmission Line: Includes Opportunity for Expressions of Competitive Interest and Public Comments</w:t>
      </w:r>
      <w:r w:rsidRPr="0095676C">
        <w:t>. 2019.</w:t>
      </w:r>
    </w:p>
    <w:p w14:paraId="4325E994" w14:textId="5A92D6C2" w:rsidR="0095676C" w:rsidRPr="0095676C" w:rsidRDefault="0095676C" w:rsidP="0095676C">
      <w:pPr>
        <w:pStyle w:val="EndNoteBibliography"/>
        <w:spacing w:after="0"/>
        <w:ind w:left="720" w:hanging="720"/>
      </w:pPr>
      <w:r w:rsidRPr="0095676C">
        <w:t>70.</w:t>
      </w:r>
      <w:r w:rsidRPr="0095676C">
        <w:tab/>
        <w:t xml:space="preserve">Lenox, C., </w:t>
      </w:r>
      <w:r w:rsidRPr="0095676C">
        <w:rPr>
          <w:i/>
        </w:rPr>
        <w:t>EPAUS9rT database for use with the TIMES modeling platform</w:t>
      </w:r>
      <w:r w:rsidRPr="0095676C">
        <w:t>. 2019: U.S. E</w:t>
      </w:r>
      <w:del w:id="87" w:author="Marcy, Cara" w:date="2020-01-03T11:55:00Z">
        <w:r w:rsidRPr="0095676C" w:rsidDel="00FF3226">
          <w:delText>nvironmental Protection Agency</w:delText>
        </w:r>
      </w:del>
      <w:ins w:id="88" w:author="Marcy, Cara" w:date="2020-01-03T11:55:00Z">
        <w:r w:rsidR="00FF3226">
          <w:t>PA</w:t>
        </w:r>
      </w:ins>
      <w:r w:rsidRPr="0095676C">
        <w:t>, Washington, DC.</w:t>
      </w:r>
    </w:p>
    <w:p w14:paraId="3709A3F9" w14:textId="77777777" w:rsidR="0095676C" w:rsidRPr="0095676C" w:rsidRDefault="0095676C" w:rsidP="0095676C">
      <w:pPr>
        <w:pStyle w:val="EndNoteBibliography"/>
        <w:spacing w:after="0"/>
        <w:ind w:left="720" w:hanging="720"/>
      </w:pPr>
      <w:r w:rsidRPr="0095676C">
        <w:t>71.</w:t>
      </w:r>
      <w:r w:rsidRPr="0095676C">
        <w:tab/>
        <w:t xml:space="preserve">Loulou, R., et al., </w:t>
      </w:r>
      <w:r w:rsidRPr="0095676C">
        <w:rPr>
          <w:i/>
        </w:rPr>
        <w:t>Documentation for the TIMES model</w:t>
      </w:r>
      <w:del w:id="89" w:author="Marcy, Cara" w:date="2020-01-03T11:55:00Z">
        <w:r w:rsidRPr="0095676C" w:rsidDel="00FF3226">
          <w:rPr>
            <w:i/>
          </w:rPr>
          <w:delText xml:space="preserve">. </w:delText>
        </w:r>
      </w:del>
      <w:r w:rsidRPr="0095676C">
        <w:rPr>
          <w:i/>
        </w:rPr>
        <w:t>.</w:t>
      </w:r>
      <w:r w:rsidRPr="0095676C">
        <w:t xml:space="preserve"> Tech. Rep. Energy Technology Systems Analysis Programme (ETSAP), 2005.</w:t>
      </w:r>
    </w:p>
    <w:p w14:paraId="558BAAAE" w14:textId="77777777" w:rsidR="0095676C" w:rsidRPr="0095676C" w:rsidRDefault="0095676C" w:rsidP="0095676C">
      <w:pPr>
        <w:pStyle w:val="EndNoteBibliography"/>
        <w:ind w:left="720" w:hanging="720"/>
      </w:pPr>
      <w:r w:rsidRPr="0095676C">
        <w:t>72.</w:t>
      </w:r>
      <w:r w:rsidRPr="0095676C">
        <w:tab/>
        <w:t xml:space="preserve">Ringkjob, H.-K., P.M. Haugan, and I.M. Solbrekke, </w:t>
      </w:r>
      <w:r w:rsidRPr="0095676C">
        <w:rPr>
          <w:i/>
        </w:rPr>
        <w:t>A review of modelling tools for energy and electricity systems with large shares of variable renewables.</w:t>
      </w:r>
      <w:r w:rsidRPr="0095676C">
        <w:t xml:space="preserve"> Renewable and Sustainable Energy Reviews, 2018. </w:t>
      </w:r>
      <w:r w:rsidRPr="0095676C">
        <w:rPr>
          <w:b/>
        </w:rPr>
        <w:t>96</w:t>
      </w:r>
      <w:r w:rsidRPr="0095676C">
        <w:t>: p. 440-459.</w:t>
      </w:r>
    </w:p>
    <w:p w14:paraId="0366F77F" w14:textId="5D7E68E9"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cy, Cara" w:date="2020-01-03T14:23:00Z" w:initials="MC">
    <w:p w14:paraId="6A6426B1" w14:textId="23E270F1" w:rsidR="00E83B49" w:rsidRDefault="00E83B49" w:rsidP="00E83B49">
      <w:r>
        <w:rPr>
          <w:rStyle w:val="CommentReference"/>
        </w:rPr>
        <w:annotationRef/>
      </w:r>
      <w:r>
        <w:t xml:space="preserve">The </w:t>
      </w:r>
      <w:r>
        <w:t>main</w:t>
      </w:r>
      <w:r>
        <w:t xml:space="preserve"> suggestions I would make are:</w:t>
      </w:r>
    </w:p>
    <w:p w14:paraId="1F2D576D" w14:textId="77777777" w:rsidR="00E83B49" w:rsidRDefault="00E83B49" w:rsidP="00E83B49">
      <w:pPr>
        <w:pStyle w:val="ListParagraph"/>
        <w:numPr>
          <w:ilvl w:val="0"/>
          <w:numId w:val="13"/>
        </w:numPr>
        <w:spacing w:after="0" w:line="240" w:lineRule="auto"/>
        <w:contextualSpacing w:val="0"/>
      </w:pPr>
      <w:r>
        <w:t>Address the model capabilities related to adequately representing VREs</w:t>
      </w:r>
    </w:p>
    <w:p w14:paraId="297FC57E" w14:textId="77777777" w:rsidR="00E83B49" w:rsidRDefault="00E83B49" w:rsidP="00E83B49">
      <w:pPr>
        <w:pStyle w:val="ListParagraph"/>
        <w:numPr>
          <w:ilvl w:val="0"/>
          <w:numId w:val="13"/>
        </w:numPr>
        <w:spacing w:after="0" w:line="240" w:lineRule="auto"/>
        <w:contextualSpacing w:val="0"/>
      </w:pPr>
      <w:r>
        <w:t>Add a comparison of the cost assumptions for key technologies (OSW, wind, solar, and NG)</w:t>
      </w:r>
    </w:p>
    <w:p w14:paraId="25C844E6" w14:textId="77777777" w:rsidR="00E83B49" w:rsidRDefault="00E83B49" w:rsidP="00E83B49">
      <w:pPr>
        <w:pStyle w:val="ListParagraph"/>
        <w:numPr>
          <w:ilvl w:val="0"/>
          <w:numId w:val="13"/>
        </w:numPr>
        <w:spacing w:after="0" w:line="240" w:lineRule="auto"/>
        <w:contextualSpacing w:val="0"/>
      </w:pPr>
      <w:r>
        <w:t>Align you result figures to present the same scenarios throughout the paper</w:t>
      </w:r>
    </w:p>
    <w:p w14:paraId="0F07E208" w14:textId="77777777" w:rsidR="00E83B49" w:rsidRDefault="00E83B49" w:rsidP="00E83B49">
      <w:pPr>
        <w:pStyle w:val="ListParagraph"/>
        <w:numPr>
          <w:ilvl w:val="0"/>
          <w:numId w:val="13"/>
        </w:numPr>
        <w:spacing w:after="0" w:line="240" w:lineRule="auto"/>
        <w:contextualSpacing w:val="0"/>
      </w:pPr>
      <w:r>
        <w:t>Discuss sectoral results in a more systematic way</w:t>
      </w:r>
    </w:p>
    <w:p w14:paraId="3E77B16A" w14:textId="29AA9D45" w:rsidR="00E83B49" w:rsidRDefault="00E83B49" w:rsidP="00E83B49">
      <w:pPr>
        <w:pStyle w:val="ListParagraph"/>
        <w:numPr>
          <w:ilvl w:val="0"/>
          <w:numId w:val="13"/>
        </w:numPr>
        <w:spacing w:after="0" w:line="240" w:lineRule="auto"/>
        <w:contextualSpacing w:val="0"/>
      </w:pPr>
      <w:proofErr w:type="gramStart"/>
      <w:r>
        <w:t>Plus</w:t>
      </w:r>
      <w:proofErr w:type="gramEnd"/>
      <w:r>
        <w:t xml:space="preserve"> a number of small edits to the visualization</w:t>
      </w:r>
      <w:r>
        <w:t>s</w:t>
      </w:r>
      <w:r>
        <w:t xml:space="preserve"> </w:t>
      </w:r>
    </w:p>
    <w:p w14:paraId="46A9A9B9" w14:textId="77777777" w:rsidR="00E83B49" w:rsidRDefault="00E83B49" w:rsidP="00E83B49">
      <w:pPr>
        <w:spacing w:after="0" w:line="240" w:lineRule="auto"/>
      </w:pPr>
    </w:p>
    <w:p w14:paraId="50416614" w14:textId="17E4FC24" w:rsidR="00E83B49" w:rsidRDefault="00E83B49" w:rsidP="00E83B49">
      <w:pPr>
        <w:spacing w:after="0" w:line="240" w:lineRule="auto"/>
      </w:pPr>
      <w:r>
        <w:t>See comments below for more details!</w:t>
      </w:r>
    </w:p>
  </w:comment>
  <w:comment w:id="3" w:author="Marcy, Cara" w:date="2020-01-03T08:45:00Z" w:initials="MC">
    <w:p w14:paraId="71166A82" w14:textId="784E85DB" w:rsidR="00111E43" w:rsidRDefault="00111E43">
      <w:pPr>
        <w:pStyle w:val="CommentText"/>
      </w:pPr>
      <w:r>
        <w:rPr>
          <w:rStyle w:val="CommentReference"/>
        </w:rPr>
        <w:annotationRef/>
      </w:r>
      <w:r>
        <w:t>Should this be spelled out?</w:t>
      </w:r>
    </w:p>
  </w:comment>
  <w:comment w:id="4" w:author="Marcy, Cara" w:date="2020-01-03T08:45:00Z" w:initials="MC">
    <w:p w14:paraId="77722288" w14:textId="50EAA698" w:rsidR="00111E43" w:rsidRDefault="00111E43">
      <w:pPr>
        <w:pStyle w:val="CommentText"/>
      </w:pPr>
      <w:r>
        <w:rPr>
          <w:rStyle w:val="CommentReference"/>
        </w:rPr>
        <w:annotationRef/>
      </w:r>
      <w:r>
        <w:t xml:space="preserve">Not disputing this, but I don’t recall this being included in the discussion section. Is this a conclusion you want to lead with? </w:t>
      </w:r>
    </w:p>
  </w:comment>
  <w:comment w:id="5" w:author="Marcy, Cara" w:date="2020-01-03T08:48:00Z" w:initials="MC">
    <w:p w14:paraId="642F0610" w14:textId="366AAEE6" w:rsidR="00111E43" w:rsidRDefault="00111E43">
      <w:pPr>
        <w:pStyle w:val="CommentText"/>
      </w:pPr>
      <w:r>
        <w:rPr>
          <w:rStyle w:val="CommentReference"/>
        </w:rPr>
        <w:annotationRef/>
      </w:r>
      <w:r>
        <w:t xml:space="preserve">Not necessarily true, right? What about EE. Maybe something more like… </w:t>
      </w:r>
    </w:p>
    <w:p w14:paraId="0DD0AC6E" w14:textId="77777777" w:rsidR="00111E43" w:rsidRDefault="00111E43">
      <w:pPr>
        <w:pStyle w:val="CommentText"/>
      </w:pPr>
    </w:p>
    <w:p w14:paraId="5505FC78" w14:textId="65CDE337" w:rsidR="00111E43" w:rsidRDefault="00111E43">
      <w:pPr>
        <w:pStyle w:val="CommentText"/>
      </w:pPr>
      <w:r>
        <w:t>“While consumption per capita has declined, electricity consumption continues to grow…”</w:t>
      </w:r>
    </w:p>
  </w:comment>
  <w:comment w:id="6" w:author="Marcy, Cara" w:date="2020-01-03T08:49:00Z" w:initials="MC">
    <w:p w14:paraId="35C49029" w14:textId="72C16DD0" w:rsidR="00111E43" w:rsidRDefault="00111E43">
      <w:pPr>
        <w:pStyle w:val="CommentText"/>
      </w:pPr>
      <w:r>
        <w:rPr>
          <w:rStyle w:val="CommentReference"/>
        </w:rPr>
        <w:annotationRef/>
      </w:r>
      <w:r>
        <w:t>Check this. I counted 24. 29–5 (AZ, TX, IA, MO, MT)</w:t>
      </w:r>
    </w:p>
  </w:comment>
  <w:comment w:id="8" w:author="Marcy, Cara" w:date="2020-01-03T08:51:00Z" w:initials="MC">
    <w:p w14:paraId="7D3E6561" w14:textId="24346924" w:rsidR="00111E43" w:rsidRDefault="00111E43">
      <w:pPr>
        <w:pStyle w:val="CommentText"/>
      </w:pPr>
      <w:r>
        <w:rPr>
          <w:rStyle w:val="CommentReference"/>
        </w:rPr>
        <w:annotationRef/>
      </w:r>
      <w:r>
        <w:t>Scenario analysis is a projection not a prediction!</w:t>
      </w:r>
    </w:p>
  </w:comment>
  <w:comment w:id="12" w:author="Marcy, Cara" w:date="2020-01-03T08:53:00Z" w:initials="MC">
    <w:p w14:paraId="1235919D" w14:textId="2CF32FE5" w:rsidR="00111E43" w:rsidRDefault="00111E43">
      <w:pPr>
        <w:pStyle w:val="CommentText"/>
      </w:pPr>
      <w:r>
        <w:rPr>
          <w:rStyle w:val="CommentReference"/>
        </w:rPr>
        <w:annotationRef/>
      </w:r>
      <w:r>
        <w:t xml:space="preserve">I was a little confused reading these next few paragraphs. At first, I thought you were comparing Europe vs the US, but now I feel like the next set of items is listing the challenges with OSW in a broader context. If that is the case, then I think you should reword this sentence. Something like… </w:t>
      </w:r>
    </w:p>
    <w:p w14:paraId="5F437B49" w14:textId="77777777" w:rsidR="00111E43" w:rsidRDefault="00111E43">
      <w:pPr>
        <w:pStyle w:val="CommentText"/>
      </w:pPr>
    </w:p>
    <w:p w14:paraId="697B4000" w14:textId="2EED90A1" w:rsidR="00111E43" w:rsidRDefault="00111E43">
      <w:pPr>
        <w:pStyle w:val="CommentText"/>
      </w:pPr>
      <w:r>
        <w:t>“Despite the initial success seen in Europe, there are a number of reasons why OSW deployment has not taken off globally and in the US.”</w:t>
      </w:r>
    </w:p>
    <w:p w14:paraId="6BD30812" w14:textId="77777777" w:rsidR="00111E43" w:rsidRDefault="00111E43">
      <w:pPr>
        <w:pStyle w:val="CommentText"/>
      </w:pPr>
    </w:p>
    <w:p w14:paraId="053FE4B6" w14:textId="0AF5B69B" w:rsidR="00111E43" w:rsidRDefault="00111E43">
      <w:pPr>
        <w:pStyle w:val="CommentText"/>
      </w:pPr>
      <w:r>
        <w:t xml:space="preserve">If I am mistaken, and your intent was to compare the success with Europe with that of the US, then you should quantify the quality of the resource between the two regions and then later in the next paragraph explain why high VRE penetration </w:t>
      </w:r>
      <w:proofErr w:type="gramStart"/>
      <w:r>
        <w:t>isn’t an issue in Europe</w:t>
      </w:r>
      <w:proofErr w:type="gramEnd"/>
      <w:r>
        <w:t xml:space="preserve">, etc. </w:t>
      </w:r>
    </w:p>
  </w:comment>
  <w:comment w:id="13" w:author="Marcy, Cara" w:date="2020-01-03T08:59:00Z" w:initials="MC">
    <w:p w14:paraId="2A6BD035" w14:textId="6A699651" w:rsidR="00111E43" w:rsidRDefault="00111E43">
      <w:pPr>
        <w:pStyle w:val="CommentText"/>
      </w:pPr>
      <w:r>
        <w:rPr>
          <w:rStyle w:val="CommentReference"/>
        </w:rPr>
        <w:annotationRef/>
      </w:r>
      <w:r>
        <w:t>“…across time and between regions.”</w:t>
      </w:r>
    </w:p>
  </w:comment>
  <w:comment w:id="14" w:author="Marcy, Cara" w:date="2020-01-03T09:01:00Z" w:initials="MC">
    <w:p w14:paraId="0AF17FE9" w14:textId="265631E6" w:rsidR="00111E43" w:rsidRDefault="00111E43">
      <w:pPr>
        <w:pStyle w:val="CommentText"/>
      </w:pPr>
      <w:r>
        <w:rPr>
          <w:rStyle w:val="CommentReference"/>
        </w:rPr>
        <w:annotationRef/>
      </w:r>
      <w:r>
        <w:t>“To address this, significant research…”</w:t>
      </w:r>
    </w:p>
  </w:comment>
  <w:comment w:id="15" w:author="Marcy, Cara" w:date="2020-01-03T08:52:00Z" w:initials="MC">
    <w:p w14:paraId="434B5691" w14:textId="021F48FE" w:rsidR="00111E43" w:rsidRDefault="00111E43">
      <w:pPr>
        <w:pStyle w:val="CommentText"/>
      </w:pPr>
      <w:r>
        <w:rPr>
          <w:rStyle w:val="CommentReference"/>
        </w:rPr>
        <w:annotationRef/>
      </w:r>
      <w:r>
        <w:t xml:space="preserve">Before diving into strategies to mitigate this challenge, you should probably add a short sentence describing why this is an issue. </w:t>
      </w:r>
    </w:p>
  </w:comment>
  <w:comment w:id="16" w:author="Marcy, Cara" w:date="2020-01-03T09:01:00Z" w:initials="MC">
    <w:p w14:paraId="2E453D47" w14:textId="1D471910" w:rsidR="00111E43" w:rsidRDefault="00111E43">
      <w:pPr>
        <w:pStyle w:val="CommentText"/>
      </w:pPr>
      <w:r>
        <w:rPr>
          <w:rStyle w:val="CommentReference"/>
        </w:rPr>
        <w:annotationRef/>
      </w:r>
      <w:r>
        <w:t xml:space="preserve">To make this comparison effective, you should include the capacity factor of Block Island or not include the capacity factor of the GE Halide X. I vote for the latter since, in any case, the capacity factor is subject to the availability of the resource. </w:t>
      </w:r>
    </w:p>
  </w:comment>
  <w:comment w:id="17" w:author="Marcy, Cara" w:date="2020-01-03T13:59:00Z" w:initials="MC">
    <w:p w14:paraId="5BC1F5D4" w14:textId="22402303" w:rsidR="00111E43" w:rsidRDefault="00111E43">
      <w:pPr>
        <w:pStyle w:val="CommentText"/>
      </w:pPr>
      <w:r>
        <w:rPr>
          <w:rStyle w:val="CommentReference"/>
        </w:rPr>
        <w:annotationRef/>
      </w:r>
      <w:r>
        <w:t>I made a lot of suggestions of areas where you should add content. So</w:t>
      </w:r>
      <w:r w:rsidR="00044C9F">
        <w:t>,</w:t>
      </w:r>
      <w:r>
        <w:t xml:space="preserve"> to balance things out </w:t>
      </w:r>
      <w:r w:rsidR="00044C9F">
        <w:t>(</w:t>
      </w:r>
      <w:r>
        <w:t xml:space="preserve">because I don’t know if you’re writing to a </w:t>
      </w:r>
      <w:r w:rsidR="00044C9F">
        <w:t xml:space="preserve">word limit), if you’re looking for things to cut, might I suggest this section. State policies change </w:t>
      </w:r>
      <w:proofErr w:type="gramStart"/>
      <w:r w:rsidR="00044C9F">
        <w:t>all of</w:t>
      </w:r>
      <w:proofErr w:type="gramEnd"/>
      <w:r w:rsidR="00044C9F">
        <w:t xml:space="preserve"> the time and by the time this paper is published this information is likely to be out of date anyways. If you wanted to keep the discussion, you could just distill this into one or two sentences and keep all the references. </w:t>
      </w:r>
    </w:p>
  </w:comment>
  <w:comment w:id="18" w:author="Marcy, Cara" w:date="2020-01-03T09:03:00Z" w:initials="MC">
    <w:p w14:paraId="433791B5" w14:textId="0C9FC6C5" w:rsidR="00111E43" w:rsidRDefault="00111E43">
      <w:pPr>
        <w:pStyle w:val="CommentText"/>
      </w:pPr>
      <w:r>
        <w:rPr>
          <w:rStyle w:val="CommentReference"/>
        </w:rPr>
        <w:annotationRef/>
      </w:r>
      <w:r>
        <w:t>Source?</w:t>
      </w:r>
    </w:p>
  </w:comment>
  <w:comment w:id="19" w:author="Marcy, Cara" w:date="2020-01-03T09:03:00Z" w:initials="MC">
    <w:p w14:paraId="68993C9F" w14:textId="21051423" w:rsidR="00111E43" w:rsidRDefault="00111E43">
      <w:pPr>
        <w:pStyle w:val="CommentText"/>
      </w:pPr>
      <w:r>
        <w:rPr>
          <w:rStyle w:val="CommentReference"/>
        </w:rPr>
        <w:annotationRef/>
      </w:r>
      <w:r>
        <w:t xml:space="preserve">I don’t think its necessarily fair to attribute the growth of renewables in the US to state policies. Manufacturing efficiencies overseas and federal incentives played a significant role. </w:t>
      </w:r>
    </w:p>
  </w:comment>
  <w:comment w:id="20" w:author="Marcy, Cara" w:date="2020-01-03T09:05:00Z" w:initials="MC">
    <w:p w14:paraId="5AE25549" w14:textId="120AA322" w:rsidR="00111E43" w:rsidRDefault="00111E43">
      <w:pPr>
        <w:pStyle w:val="CommentText"/>
      </w:pPr>
      <w:r>
        <w:rPr>
          <w:rStyle w:val="CommentReference"/>
        </w:rPr>
        <w:annotationRef/>
      </w:r>
      <w:r>
        <w:t>On?</w:t>
      </w:r>
    </w:p>
  </w:comment>
  <w:comment w:id="21" w:author="Marcy, Cara" w:date="2020-01-03T13:39:00Z" w:initials="MC">
    <w:p w14:paraId="4FA1B5F0" w14:textId="6E704F43" w:rsidR="00111E43" w:rsidRDefault="00111E43">
      <w:pPr>
        <w:pStyle w:val="CommentText"/>
      </w:pPr>
      <w:r>
        <w:rPr>
          <w:rStyle w:val="CommentReference"/>
        </w:rPr>
        <w:annotationRef/>
      </w:r>
      <w:r>
        <w:t>When modeling high VRE penetration scenarios, model specs like spatial and temporal resolution become more important. This section lacks a discussion of the model’s capabilities, its strengths and weaknesses and in turn, how those impact the model results. I think the paper would be much stronger if you took this head on. Describe the spatial/temporal resolution, how capacity credit for VREs is estimated, how curtailments are calculated, and any other critical model components. For guidance/background please read these papers:</w:t>
      </w:r>
    </w:p>
    <w:p w14:paraId="06130935" w14:textId="77777777" w:rsidR="00111E43" w:rsidRDefault="004505E7" w:rsidP="004A44B8">
      <w:pPr>
        <w:pStyle w:val="CommentText"/>
        <w:numPr>
          <w:ilvl w:val="0"/>
          <w:numId w:val="12"/>
        </w:numPr>
      </w:pPr>
      <w:hyperlink r:id="rId1" w:history="1">
        <w:r w:rsidR="00111E43" w:rsidRPr="00EA3637">
          <w:rPr>
            <w:rStyle w:val="Hyperlink"/>
          </w:rPr>
          <w:t>https://irena.org/publications/2017/Jan/Planning-for-the-renewable-future-Long-term-modelling-and-tools-to-expand-variable-renewable-power</w:t>
        </w:r>
      </w:hyperlink>
      <w:r w:rsidR="00111E43">
        <w:t xml:space="preserve"> </w:t>
      </w:r>
    </w:p>
    <w:p w14:paraId="1DB19E32" w14:textId="76932583" w:rsidR="00111E43" w:rsidRDefault="004505E7" w:rsidP="004A44B8">
      <w:pPr>
        <w:pStyle w:val="CommentText"/>
        <w:numPr>
          <w:ilvl w:val="0"/>
          <w:numId w:val="12"/>
        </w:numPr>
      </w:pPr>
      <w:hyperlink r:id="rId2" w:history="1">
        <w:r w:rsidR="00111E43" w:rsidRPr="00EA3637">
          <w:rPr>
            <w:rStyle w:val="Hyperlink"/>
          </w:rPr>
          <w:t>https://www.nrel.gov/docs/fy18osti/70528.pdf</w:t>
        </w:r>
      </w:hyperlink>
      <w:r w:rsidR="00111E43">
        <w:t xml:space="preserve"> </w:t>
      </w:r>
    </w:p>
  </w:comment>
  <w:comment w:id="22" w:author="Marcy, Cara" w:date="2020-01-03T09:06:00Z" w:initials="MC">
    <w:p w14:paraId="3D211184" w14:textId="4F5C1912" w:rsidR="00111E43" w:rsidRDefault="00111E43">
      <w:pPr>
        <w:pStyle w:val="CommentText"/>
      </w:pPr>
      <w:r>
        <w:rPr>
          <w:rStyle w:val="CommentReference"/>
        </w:rPr>
        <w:annotationRef/>
      </w:r>
      <w:r>
        <w:t xml:space="preserve">I think the greatest value of the TIMES model is this element you highlight here, but the discussion only touched this in a couple of tangential points. Could you possibly tease out more insights related to the energy-economy impacts, otherwise, why wouldn’t we just do this analysis in a power-sector model that has greater temporal/spatial resolution. </w:t>
      </w:r>
    </w:p>
  </w:comment>
  <w:comment w:id="23" w:author="Marcy, Cara" w:date="2020-01-03T09:08:00Z" w:initials="MC">
    <w:p w14:paraId="0542B744" w14:textId="0B28B827" w:rsidR="00111E43" w:rsidRDefault="00111E43">
      <w:pPr>
        <w:pStyle w:val="CommentText"/>
      </w:pPr>
      <w:r>
        <w:t xml:space="preserve">See previous comment. </w:t>
      </w:r>
      <w:r>
        <w:rPr>
          <w:rStyle w:val="CommentReference"/>
        </w:rPr>
        <w:annotationRef/>
      </w:r>
      <w:r>
        <w:t>Please include your time segment assumptions.</w:t>
      </w:r>
    </w:p>
  </w:comment>
  <w:comment w:id="24" w:author="Marcy, Cara" w:date="2020-01-03T09:10:00Z" w:initials="MC">
    <w:p w14:paraId="4287840A" w14:textId="57797B99" w:rsidR="00111E43" w:rsidRDefault="00111E43">
      <w:pPr>
        <w:pStyle w:val="CommentText"/>
      </w:pPr>
      <w:r>
        <w:rPr>
          <w:rStyle w:val="CommentReference"/>
        </w:rPr>
        <w:annotationRef/>
      </w:r>
      <w:r>
        <w:t>This spatial resolution is not that great considering the type of analysis you are trying to conduct</w:t>
      </w:r>
      <w:r w:rsidR="00E83B49">
        <w:t xml:space="preserve">. See previous comment. </w:t>
      </w:r>
    </w:p>
    <w:p w14:paraId="00253D7F" w14:textId="06C28AB0" w:rsidR="00111E43" w:rsidRDefault="004505E7">
      <w:pPr>
        <w:pStyle w:val="CommentText"/>
      </w:pPr>
      <w:hyperlink r:id="rId3" w:history="1">
        <w:r w:rsidR="00111E43" w:rsidRPr="00EA3637">
          <w:rPr>
            <w:rStyle w:val="Hyperlink"/>
          </w:rPr>
          <w:t>https://www.nrel.gov/docs/fy16osti/66002.pdf</w:t>
        </w:r>
      </w:hyperlink>
      <w:r w:rsidR="00111E43">
        <w:t xml:space="preserve"> </w:t>
      </w:r>
    </w:p>
  </w:comment>
  <w:comment w:id="25" w:author="Marcy, Cara" w:date="2020-01-03T09:15:00Z" w:initials="MC">
    <w:p w14:paraId="287AA1F5" w14:textId="186DFCF1" w:rsidR="00111E43" w:rsidRDefault="00111E43">
      <w:pPr>
        <w:pStyle w:val="CommentText"/>
      </w:pPr>
      <w:r>
        <w:rPr>
          <w:rStyle w:val="CommentReference"/>
        </w:rPr>
        <w:annotationRef/>
      </w:r>
      <w:r>
        <w:t xml:space="preserve">Why didn’t you use the capex assumptions directly? Why did you back them out? See table 8.2: </w:t>
      </w:r>
    </w:p>
    <w:p w14:paraId="225BC585" w14:textId="77777777" w:rsidR="00111E43" w:rsidRDefault="004505E7">
      <w:pPr>
        <w:pStyle w:val="CommentText"/>
      </w:pPr>
      <w:hyperlink r:id="rId4" w:history="1">
        <w:r w:rsidR="00111E43" w:rsidRPr="00EA3637">
          <w:rPr>
            <w:rStyle w:val="Hyperlink"/>
          </w:rPr>
          <w:t>https://www.eia.gov/outlooks/aeo/assumptions/pdf/table_8.2.pdf</w:t>
        </w:r>
      </w:hyperlink>
      <w:r w:rsidR="00111E43">
        <w:t xml:space="preserve"> </w:t>
      </w:r>
    </w:p>
    <w:p w14:paraId="04C357E7" w14:textId="77777777" w:rsidR="00111E43" w:rsidRDefault="00111E43">
      <w:pPr>
        <w:pStyle w:val="CommentText"/>
      </w:pPr>
    </w:p>
    <w:p w14:paraId="395267B4" w14:textId="4EEA6F29" w:rsidR="00111E43" w:rsidRDefault="00111E43">
      <w:pPr>
        <w:pStyle w:val="CommentText"/>
      </w:pPr>
      <w:r>
        <w:t xml:space="preserve">If you need the information for multiple years, you can email staff at EIA to send it for you. I think it would just be a good item to check. The methodology for calculating LCOE in their report is tricky sometimes. </w:t>
      </w:r>
    </w:p>
  </w:comment>
  <w:comment w:id="26" w:author="Marcy, Cara" w:date="2020-01-03T09:19:00Z" w:initials="MC">
    <w:p w14:paraId="180DEF7B" w14:textId="0D967940" w:rsidR="00111E43" w:rsidRDefault="00111E43">
      <w:pPr>
        <w:pStyle w:val="CommentText"/>
      </w:pPr>
      <w:r>
        <w:rPr>
          <w:rStyle w:val="CommentReference"/>
        </w:rPr>
        <w:annotationRef/>
      </w:r>
      <w:r>
        <w:t xml:space="preserve">Shouldn’t there be a shared learning effect with onshore wind? Would there ever really be a scenario where offshore capex is less than onshore? They are the same technology, except one requires additional costs for cabling and a platform. What are your cost assumptions for onshore wind and in which scenarios does the cost fall below onshore? The discussion section was </w:t>
      </w:r>
      <w:proofErr w:type="gramStart"/>
      <w:r>
        <w:t>fairly vague</w:t>
      </w:r>
      <w:proofErr w:type="gramEnd"/>
      <w:r>
        <w:t xml:space="preserve"> on this point. </w:t>
      </w:r>
    </w:p>
  </w:comment>
  <w:comment w:id="27" w:author="Marcy, Cara" w:date="2020-01-03T09:29:00Z" w:initials="MC">
    <w:p w14:paraId="704CA740" w14:textId="4074084F" w:rsidR="00111E43" w:rsidRDefault="00111E43">
      <w:pPr>
        <w:pStyle w:val="CommentText"/>
      </w:pPr>
      <w:r>
        <w:rPr>
          <w:rStyle w:val="CommentReference"/>
        </w:rPr>
        <w:annotationRef/>
      </w:r>
      <w:r>
        <w:t xml:space="preserve">Could you add 2015 to your x-axis, plea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8" w:author="Marcy, Cara" w:date="2020-01-03T09:22:00Z" w:initials="MC">
    <w:p w14:paraId="7920F9EC" w14:textId="77777777" w:rsidR="00111E43" w:rsidRDefault="00111E43">
      <w:pPr>
        <w:pStyle w:val="CommentText"/>
      </w:pPr>
      <w:r>
        <w:rPr>
          <w:rStyle w:val="CommentReference"/>
        </w:rPr>
        <w:annotationRef/>
      </w:r>
      <w:r>
        <w:t xml:space="preserve">The depiction of the results across </w:t>
      </w:r>
      <w:proofErr w:type="gramStart"/>
      <w:r>
        <w:t>all of</w:t>
      </w:r>
      <w:proofErr w:type="gramEnd"/>
      <w:r>
        <w:t xml:space="preserve"> your figures was hard to follow at times. I think that you should show the same set of information consistently. I would like to propose showing the following combinations only:</w:t>
      </w:r>
    </w:p>
    <w:p w14:paraId="2D9B3BB2" w14:textId="1E78CC9D" w:rsidR="00111E43" w:rsidRDefault="00111E43">
      <w:pPr>
        <w:pStyle w:val="CommentText"/>
      </w:pPr>
      <w:r>
        <w:t>CO2 cap: BAU, 40%, 60%, 80%</w:t>
      </w:r>
    </w:p>
    <w:p w14:paraId="1CA4A09C" w14:textId="4961D70F" w:rsidR="00111E43" w:rsidRDefault="00111E43">
      <w:pPr>
        <w:pStyle w:val="CommentText"/>
      </w:pPr>
      <w:r>
        <w:t xml:space="preserve">$ </w:t>
      </w:r>
      <w:proofErr w:type="spellStart"/>
      <w:r>
        <w:t>reduct</w:t>
      </w:r>
      <w:proofErr w:type="spellEnd"/>
      <w:r>
        <w:t xml:space="preserve">: BAU (20%), 40%, 60%, 80% </w:t>
      </w:r>
    </w:p>
    <w:p w14:paraId="3C95444D" w14:textId="77777777" w:rsidR="00111E43" w:rsidRDefault="00111E43">
      <w:pPr>
        <w:pStyle w:val="CommentText"/>
      </w:pPr>
    </w:p>
    <w:p w14:paraId="3E23629A" w14:textId="2083AB84" w:rsidR="00111E43" w:rsidRDefault="00111E43">
      <w:pPr>
        <w:pStyle w:val="CommentText"/>
      </w:pPr>
      <w:r>
        <w:t xml:space="preserve">That would mean modifying figures 2, 3, 5, 7, 8, 9, and table 2. Which is a lot, but I think it would be a huge improvement on the readability of the results. </w:t>
      </w:r>
    </w:p>
  </w:comment>
  <w:comment w:id="29" w:author="Marcy, Cara" w:date="2020-01-03T12:33:00Z" w:initials="MC">
    <w:p w14:paraId="75267BE5" w14:textId="4C8B795C" w:rsidR="00111E43" w:rsidRDefault="00111E43">
      <w:pPr>
        <w:pStyle w:val="CommentText"/>
      </w:pPr>
      <w:r>
        <w:rPr>
          <w:rStyle w:val="CommentReference"/>
        </w:rPr>
        <w:annotationRef/>
      </w:r>
      <w:r>
        <w:t xml:space="preserve">Many of the results presented in your paper are of 2050. Do you know how end-year effects are managed in your model? It may not be a concern, but something you should be aware of. It doesn’t necessarily need to be included in the paper. </w:t>
      </w:r>
    </w:p>
  </w:comment>
  <w:comment w:id="30" w:author="Marcy, Cara" w:date="2020-01-03T09:30:00Z" w:initials="MC">
    <w:p w14:paraId="769BBC14" w14:textId="28669E11" w:rsidR="00111E43" w:rsidRDefault="00111E43">
      <w:pPr>
        <w:pStyle w:val="CommentText"/>
      </w:pPr>
      <w:r>
        <w:rPr>
          <w:rStyle w:val="CommentReference"/>
        </w:rPr>
        <w:annotationRef/>
      </w:r>
      <w:r>
        <w:t xml:space="preserve">In 2050? Please add this to the figure titl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2A5FF46F" w14:textId="77777777" w:rsidR="00111E43" w:rsidRDefault="00111E43">
      <w:pPr>
        <w:pStyle w:val="CommentText"/>
      </w:pPr>
    </w:p>
    <w:p w14:paraId="716CB3A4" w14:textId="636251BE" w:rsidR="00111E43" w:rsidRDefault="00111E43">
      <w:pPr>
        <w:pStyle w:val="CommentText"/>
      </w:pPr>
      <w:r>
        <w:t xml:space="preserve">I don’t know if it’s appropriate to average results across scenarios. You should show the regional results for just one scenario, like your median or your most extreme results. </w:t>
      </w:r>
    </w:p>
    <w:p w14:paraId="66C6C08A" w14:textId="77777777" w:rsidR="00111E43" w:rsidRDefault="00111E43">
      <w:pPr>
        <w:pStyle w:val="CommentText"/>
      </w:pPr>
    </w:p>
    <w:p w14:paraId="26BE59A4" w14:textId="72349861" w:rsidR="00111E43" w:rsidRDefault="00111E43">
      <w:pPr>
        <w:pStyle w:val="CommentText"/>
      </w:pPr>
      <w:r>
        <w:t xml:space="preserve">Please add census region boarders to your map. Earlier in the paper you reference this figure to illustrate your regional assumptions, but I can’t see the division between regions IV and VIII. </w:t>
      </w:r>
    </w:p>
  </w:comment>
  <w:comment w:id="31" w:author="Marcy, Cara" w:date="2020-01-03T09:40:00Z" w:initials="MC">
    <w:p w14:paraId="610334C7" w14:textId="3F3AC997" w:rsidR="00111E43" w:rsidRDefault="00111E43">
      <w:pPr>
        <w:pStyle w:val="CommentText"/>
      </w:pPr>
      <w:r>
        <w:rPr>
          <w:rStyle w:val="CommentReference"/>
        </w:rPr>
        <w:annotationRef/>
      </w:r>
      <w:r>
        <w:t xml:space="preserve">I had a hard time reading this sentence, consider swapping the order of the phrases: </w:t>
      </w:r>
    </w:p>
    <w:p w14:paraId="5E004C61" w14:textId="6B4F6DF6" w:rsidR="00111E43" w:rsidRDefault="00111E43">
      <w:pPr>
        <w:pStyle w:val="CommentText"/>
      </w:pPr>
      <w:r>
        <w:t>“By 2050, as CO2 caps become tighter, they limit the increase in total electricity generation, showing…”</w:t>
      </w:r>
    </w:p>
  </w:comment>
  <w:comment w:id="32" w:author="Marcy, Cara" w:date="2020-01-03T09:45:00Z" w:initials="MC">
    <w:p w14:paraId="0131FABD" w14:textId="3E0C4F6C" w:rsidR="00111E43" w:rsidRDefault="00111E43">
      <w:pPr>
        <w:pStyle w:val="CommentText"/>
      </w:pPr>
      <w:r>
        <w:rPr>
          <w:rStyle w:val="CommentReference"/>
        </w:rPr>
        <w:annotationRef/>
      </w:r>
      <w:r>
        <w:t xml:space="preserve">Are these values calculated </w:t>
      </w:r>
      <w:proofErr w:type="gramStart"/>
      <w:r>
        <w:t>off of</w:t>
      </w:r>
      <w:proofErr w:type="gramEnd"/>
      <w:r>
        <w:t xml:space="preserve"> the BAU or the 40%? The text implies that is it the BAU, but the calculations align with the 40% and the BAU values aren’t shown. </w:t>
      </w:r>
    </w:p>
  </w:comment>
  <w:comment w:id="33" w:author="Marcy, Cara" w:date="2020-01-03T11:35:00Z" w:initials="MC">
    <w:p w14:paraId="5AEC12BF" w14:textId="36A60FB4" w:rsidR="00111E43" w:rsidRDefault="00111E43">
      <w:pPr>
        <w:pStyle w:val="CommentText"/>
      </w:pPr>
      <w:r>
        <w:rPr>
          <w:rStyle w:val="CommentReference"/>
        </w:rPr>
        <w:annotationRef/>
      </w:r>
      <w:r>
        <w:t xml:space="preserve">See comment </w:t>
      </w:r>
      <w:proofErr w:type="gramStart"/>
      <w:r>
        <w:t>later on</w:t>
      </w:r>
      <w:proofErr w:type="gramEnd"/>
      <w:r>
        <w:t xml:space="preserve"> in the industrial sector results. I think you should move that up here and have a more complete discussion on demand changes by sector. </w:t>
      </w:r>
    </w:p>
  </w:comment>
  <w:comment w:id="34" w:author="Marcy, Cara" w:date="2020-01-03T09:34:00Z" w:initials="MC">
    <w:p w14:paraId="2770C0AE" w14:textId="77777777" w:rsidR="00111E43" w:rsidRDefault="00111E43" w:rsidP="00C10B75">
      <w:pPr>
        <w:pStyle w:val="CommentText"/>
      </w:pPr>
      <w:r>
        <w:t xml:space="preserve">If the results are showing electricity generation, then the units should be in MWh not EJ. I would recommend presenting the results in these units. </w:t>
      </w:r>
    </w:p>
    <w:p w14:paraId="2B9C9107" w14:textId="77777777" w:rsidR="00111E43" w:rsidRDefault="00111E43" w:rsidP="00C10B75">
      <w:pPr>
        <w:pStyle w:val="CommentText"/>
      </w:pPr>
    </w:p>
    <w:p w14:paraId="30748DC3" w14:textId="572D72EE" w:rsidR="00111E43" w:rsidRDefault="00111E43" w:rsidP="00C10B75">
      <w:pPr>
        <w:pStyle w:val="CommentText"/>
      </w:pPr>
      <w:r>
        <w:t xml:space="preserve">When you’re discussing energy in EJ or BTU then the value reported is typically primary energy, which include conversion losses. If this is the case, conversion assumptions become important and you should explain your assumptions, especially for renewables since there isn’t consensus on reporting (e.g. fossil fuel equivalency v. incident approach). Please see: Appendix E of this report: </w:t>
      </w:r>
      <w:r w:rsidR="00E83B49">
        <w:t xml:space="preserve"> </w:t>
      </w:r>
      <w:hyperlink r:id="rId5" w:history="1">
        <w:r w:rsidR="00E83B49" w:rsidRPr="009D703C">
          <w:rPr>
            <w:rStyle w:val="Hyperlink"/>
          </w:rPr>
          <w:t>https://www.eia.gov/totalenergy/data/monthly/pdf/sec12.pdf</w:t>
        </w:r>
      </w:hyperlink>
      <w:r>
        <w:t xml:space="preserve">    </w:t>
      </w:r>
    </w:p>
    <w:p w14:paraId="215FA636" w14:textId="77777777" w:rsidR="00E83B49" w:rsidRDefault="00111E43" w:rsidP="00E83B49">
      <w:pPr>
        <w:pStyle w:val="CommentText"/>
      </w:pPr>
      <w:r>
        <w:t>And these two summary stories:</w:t>
      </w:r>
    </w:p>
    <w:p w14:paraId="03A89906" w14:textId="7E01D7FE" w:rsidR="00111E43" w:rsidRDefault="00E83B49" w:rsidP="00E83B49">
      <w:pPr>
        <w:pStyle w:val="CommentText"/>
      </w:pPr>
      <w:hyperlink r:id="rId6" w:history="1">
        <w:r w:rsidRPr="009D703C">
          <w:rPr>
            <w:rStyle w:val="Hyperlink"/>
          </w:rPr>
          <w:t>https://www.eia.gov/todayinenergy/detail.php?id=40833</w:t>
        </w:r>
      </w:hyperlink>
    </w:p>
    <w:p w14:paraId="4B28C203" w14:textId="202CD01E" w:rsidR="00111E43" w:rsidRDefault="00E83B49" w:rsidP="00E83B49">
      <w:pPr>
        <w:pStyle w:val="CommentText"/>
      </w:pPr>
      <w:hyperlink r:id="rId7" w:history="1">
        <w:r w:rsidRPr="009D703C">
          <w:rPr>
            <w:rStyle w:val="Hyperlink"/>
          </w:rPr>
          <w:t>https://www.eia.gov/todayinenergy/detail.php?id=41013</w:t>
        </w:r>
      </w:hyperlink>
    </w:p>
  </w:comment>
  <w:comment w:id="35" w:author="Marcy, Cara" w:date="2020-01-03T10:16:00Z" w:initials="MC">
    <w:p w14:paraId="11C127E8" w14:textId="623F28C1" w:rsidR="00111E43" w:rsidRDefault="00111E43">
      <w:pPr>
        <w:pStyle w:val="CommentText"/>
      </w:pPr>
      <w:r>
        <w:rPr>
          <w:rStyle w:val="CommentReference"/>
        </w:rPr>
        <w:annotationRef/>
      </w:r>
      <w:r w:rsidR="00044C9F">
        <w:t xml:space="preserve">I like the figure 6+7 combo. But might I also suggest some alternatives? It would be nice to replicate figure 7 two more times. First, changes relative to the cost reduction BAU across cap scenarios. Second, the opposite, changes relative to the BAU CO2 emissions across cost reduction scenarios. These two figures would tie in nicely into illustrating your first regression analysis. </w:t>
      </w:r>
    </w:p>
  </w:comment>
  <w:comment w:id="36" w:author="Marcy, Cara" w:date="2020-01-03T13:55:00Z" w:initials="MC">
    <w:p w14:paraId="2B0D33EC" w14:textId="6D0F1965" w:rsidR="00111E43" w:rsidRDefault="00111E43">
      <w:pPr>
        <w:pStyle w:val="CommentText"/>
      </w:pPr>
      <w:r>
        <w:rPr>
          <w:rStyle w:val="CommentReference"/>
        </w:rPr>
        <w:annotationRef/>
      </w:r>
      <w:r>
        <w:t xml:space="preserve">It might be nice to include a separate figure and discussion on how curtailments change across scenarios. </w:t>
      </w:r>
    </w:p>
  </w:comment>
  <w:comment w:id="38" w:author="Marcy, Cara" w:date="2020-01-03T09:57:00Z" w:initials="MC">
    <w:p w14:paraId="68AA4AE0" w14:textId="627C6C13" w:rsidR="00111E43" w:rsidRDefault="00111E43">
      <w:pPr>
        <w:pStyle w:val="CommentText"/>
      </w:pPr>
      <w:r>
        <w:rPr>
          <w:rStyle w:val="CommentReference"/>
        </w:rPr>
        <w:annotationRef/>
      </w:r>
      <w:r>
        <w:t>What are you trying to say here? See my suggested text edits?</w:t>
      </w:r>
    </w:p>
  </w:comment>
  <w:comment w:id="37" w:author="Marcy, Cara" w:date="2020-01-03T09:59:00Z" w:initials="MC">
    <w:p w14:paraId="20932366" w14:textId="18D9B3A5" w:rsidR="00111E43" w:rsidRDefault="00111E43">
      <w:pPr>
        <w:pStyle w:val="CommentText"/>
      </w:pPr>
      <w:r>
        <w:rPr>
          <w:rStyle w:val="CommentReference"/>
        </w:rPr>
        <w:annotationRef/>
      </w:r>
      <w:r>
        <w:t xml:space="preserve">I made some text edits to make the sentence easier to read, BUT I think that this needs additional </w:t>
      </w:r>
      <w:r w:rsidR="00E83B49">
        <w:t>attention</w:t>
      </w:r>
      <w:r>
        <w:t xml:space="preserve">. Demand for new capacity isn’t an input assumption to the model, so I don’t think it should be used to describe these scenarios. </w:t>
      </w:r>
      <w:r w:rsidR="00E83B49">
        <w:t>If I’m reading this right, consider</w:t>
      </w:r>
      <w:r>
        <w:t xml:space="preserve"> adding something like…</w:t>
      </w:r>
    </w:p>
    <w:p w14:paraId="5A9B78B3" w14:textId="0CD5D91A" w:rsidR="00111E43" w:rsidRDefault="00111E43">
      <w:pPr>
        <w:pStyle w:val="CommentText"/>
      </w:pPr>
      <w:r>
        <w:t>“In scenarios with higher CO2 caps, more new capacity is needed in order to replace retirements of CO2 emitting units.”</w:t>
      </w:r>
    </w:p>
  </w:comment>
  <w:comment w:id="48" w:author="Marcy, Cara" w:date="2020-01-03T09:55:00Z" w:initials="MC">
    <w:p w14:paraId="1C51C73F" w14:textId="252CC476" w:rsidR="00044C9F" w:rsidRDefault="00111E43">
      <w:pPr>
        <w:pStyle w:val="CommentText"/>
      </w:pPr>
      <w:r>
        <w:rPr>
          <w:rStyle w:val="CommentReference"/>
        </w:rPr>
        <w:annotationRef/>
      </w:r>
      <w:r>
        <w:t xml:space="preserve">I think this is an interesting insight that requires further investigation and explanation. </w:t>
      </w:r>
      <w:r w:rsidR="00044C9F">
        <w:t xml:space="preserve">Is this because OSW costs fall below NG but are still more expensive than the cost to operate existing coal? And the cost of coal is still cheaper than adding new NG? </w:t>
      </w:r>
    </w:p>
  </w:comment>
  <w:comment w:id="50" w:author="Marcy, Cara" w:date="2020-01-03T10:09:00Z" w:initials="MC">
    <w:p w14:paraId="4FFCC671" w14:textId="4DE6D1D8" w:rsidR="00111E43" w:rsidRDefault="00111E43">
      <w:pPr>
        <w:pStyle w:val="CommentText"/>
      </w:pPr>
      <w:r>
        <w:rPr>
          <w:rStyle w:val="CommentReference"/>
        </w:rPr>
        <w:annotationRef/>
      </w:r>
      <w:r>
        <w:t xml:space="preserve">This is very high as a national result. What does it look like at the regional level? Can your model objectively model such high penetrations of VREs? What constraints are included to ensure the costs to the system are being adequately captured? </w:t>
      </w:r>
    </w:p>
  </w:comment>
  <w:comment w:id="51" w:author="Marcy, Cara" w:date="2020-01-03T09:50:00Z" w:initials="MC">
    <w:p w14:paraId="43B57EA0" w14:textId="77777777" w:rsidR="00111E43" w:rsidRDefault="00111E43">
      <w:pPr>
        <w:pStyle w:val="CommentText"/>
      </w:pPr>
      <w:r>
        <w:rPr>
          <w:rStyle w:val="CommentReference"/>
        </w:rPr>
        <w:annotationRef/>
      </w:r>
      <w:r>
        <w:t>In addition to the other recommendations of dropping the 30/50/70 results…</w:t>
      </w:r>
    </w:p>
    <w:p w14:paraId="167920C7" w14:textId="77777777" w:rsidR="00111E43" w:rsidRDefault="00111E43">
      <w:pPr>
        <w:pStyle w:val="CommentText"/>
      </w:pPr>
    </w:p>
    <w:p w14:paraId="45FA44D7" w14:textId="63BC57D5" w:rsidR="00111E43" w:rsidRDefault="00111E43">
      <w:pPr>
        <w:pStyle w:val="CommentText"/>
      </w:pPr>
      <w:r>
        <w:t xml:space="preserve">Drop the “other” table, it’s not important and doesn’t change significantly over time. </w:t>
      </w:r>
    </w:p>
    <w:p w14:paraId="1F5BFFFA" w14:textId="77777777" w:rsidR="00111E43" w:rsidRDefault="00111E43">
      <w:pPr>
        <w:pStyle w:val="CommentText"/>
      </w:pPr>
    </w:p>
    <w:p w14:paraId="0A0BD442" w14:textId="77777777" w:rsidR="00111E43" w:rsidRDefault="00111E43">
      <w:pPr>
        <w:pStyle w:val="CommentText"/>
      </w:pPr>
      <w:r>
        <w:t xml:space="preserve">Since the story is about OSW, have your renewables on the left side, starting with OSW, and non-RE on the right. </w:t>
      </w:r>
    </w:p>
    <w:p w14:paraId="1933EFAD" w14:textId="77777777" w:rsidR="00111E43" w:rsidRDefault="00111E43">
      <w:pPr>
        <w:pStyle w:val="CommentText"/>
      </w:pPr>
    </w:p>
    <w:p w14:paraId="7657BADF" w14:textId="53676B75" w:rsidR="00111E43" w:rsidRDefault="00111E43">
      <w:pPr>
        <w:pStyle w:val="CommentText"/>
      </w:pPr>
      <w:r>
        <w:t>OR, just a thought, change everything to absolute values and include information on curtailments here</w:t>
      </w:r>
      <w:r w:rsidR="00E83B49">
        <w:t>?</w:t>
      </w:r>
      <w:r>
        <w:t xml:space="preserve"> </w:t>
      </w:r>
    </w:p>
  </w:comment>
  <w:comment w:id="52" w:author="Marcy, Cara" w:date="2020-01-03T10:28:00Z" w:initials="MC">
    <w:p w14:paraId="2887EC8C" w14:textId="73C27A85" w:rsidR="00111E43" w:rsidRDefault="00111E43">
      <w:pPr>
        <w:pStyle w:val="CommentText"/>
      </w:pPr>
      <w:r>
        <w:rPr>
          <w:rStyle w:val="CommentReference"/>
        </w:rPr>
        <w:annotationRef/>
      </w:r>
      <w:r>
        <w:t xml:space="preserve">When does this happen? </w:t>
      </w:r>
      <w:r w:rsidR="00B776B3">
        <w:t>I feel like there has been a couple of instances in the paper where adding info on the cost assumptions across technologies would help with interpreting results.</w:t>
      </w:r>
    </w:p>
  </w:comment>
  <w:comment w:id="53" w:author="Marcy, Cara" w:date="2020-01-03T10:11:00Z" w:initials="MC">
    <w:p w14:paraId="4534DDB9" w14:textId="02C259C1" w:rsidR="00111E43" w:rsidRDefault="00111E43">
      <w:pPr>
        <w:pStyle w:val="CommentText"/>
      </w:pPr>
      <w:r>
        <w:rPr>
          <w:rStyle w:val="CommentReference"/>
        </w:rPr>
        <w:annotationRef/>
      </w:r>
      <w:r>
        <w:t>I don’t know about such high penetrations of VREs with only 16 time-segments. What do the regional results look like?! What are your transmission assumptions between regions?</w:t>
      </w:r>
      <w:r w:rsidR="00E83B49">
        <w:t xml:space="preserve"> Are you building storage?</w:t>
      </w:r>
    </w:p>
  </w:comment>
  <w:comment w:id="54" w:author="Marcy, Cara" w:date="2020-01-03T10:29:00Z" w:initials="MC">
    <w:p w14:paraId="1488EC4A" w14:textId="76D8626C" w:rsidR="00111E43" w:rsidRDefault="00111E43">
      <w:pPr>
        <w:pStyle w:val="CommentText"/>
      </w:pPr>
      <w:r>
        <w:rPr>
          <w:rStyle w:val="CommentReference"/>
        </w:rPr>
        <w:annotationRef/>
      </w:r>
      <w:r>
        <w:t>Percent?</w:t>
      </w:r>
    </w:p>
  </w:comment>
  <w:comment w:id="55" w:author="Marcy, Cara" w:date="2020-01-03T10:29:00Z" w:initials="MC">
    <w:p w14:paraId="54994C0B" w14:textId="1DA84508" w:rsidR="00111E43" w:rsidRDefault="00111E43">
      <w:pPr>
        <w:pStyle w:val="CommentText"/>
      </w:pPr>
      <w:r>
        <w:rPr>
          <w:rStyle w:val="CommentReference"/>
        </w:rPr>
        <w:annotationRef/>
      </w:r>
      <w:r>
        <w:t xml:space="preserve">Using a start year of 2010 was an input assumption, but it doesn’t make sense to present the results in this way. You should present the change in emissions  from 2015 or 2018. You can use actuals if model results have too much spread, but hopefully they don’t! Once you’ve addressed this, you’ll have to update your discussion above. </w:t>
      </w:r>
    </w:p>
    <w:p w14:paraId="639E5418" w14:textId="77777777" w:rsidR="00111E43" w:rsidRDefault="00111E43">
      <w:pPr>
        <w:pStyle w:val="CommentText"/>
      </w:pPr>
    </w:p>
    <w:p w14:paraId="4EB2A7BE" w14:textId="2C8CC7BF" w:rsidR="00111E43" w:rsidRDefault="00111E43" w:rsidP="00495831">
      <w:pPr>
        <w:pStyle w:val="CommentText"/>
      </w:pPr>
      <w:r>
        <w:t xml:space="preserve">Since your CO2 results are decreasing by sets of 10%, maybe change the y-axis tick marks and grid lines to be every 10% or 20% instead of every 12.5%.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36DA117F" w14:textId="77777777" w:rsidR="00111E43" w:rsidRDefault="00111E43" w:rsidP="00495831">
      <w:pPr>
        <w:pStyle w:val="CommentText"/>
      </w:pPr>
    </w:p>
    <w:p w14:paraId="56E32626" w14:textId="59C80351" w:rsidR="00111E43" w:rsidRDefault="00111E43">
      <w:pPr>
        <w:pStyle w:val="CommentText"/>
      </w:pPr>
      <w:r>
        <w:t>These figures are hard to read. A few suggestions on how this might be improved:</w:t>
      </w:r>
    </w:p>
    <w:p w14:paraId="2CC2B0BD" w14:textId="74EA3E17" w:rsidR="00111E43" w:rsidRDefault="00111E43" w:rsidP="00F93CDE">
      <w:pPr>
        <w:pStyle w:val="CommentText"/>
        <w:numPr>
          <w:ilvl w:val="0"/>
          <w:numId w:val="11"/>
        </w:numPr>
      </w:pPr>
      <w:r>
        <w:t xml:space="preserve">Consider a set of panel figures </w:t>
      </w:r>
      <w:proofErr w:type="gramStart"/>
      <w:r>
        <w:t>similar to</w:t>
      </w:r>
      <w:proofErr w:type="gramEnd"/>
      <w:r>
        <w:t xml:space="preserve"> figure 7, with pollutant as each column and co2 cap as each row and cost reduction as each series (or vis versa). </w:t>
      </w:r>
    </w:p>
    <w:p w14:paraId="03CDCA08" w14:textId="087C8EF2" w:rsidR="00111E43" w:rsidRDefault="00111E43" w:rsidP="00F93CDE">
      <w:pPr>
        <w:pStyle w:val="CommentText"/>
        <w:numPr>
          <w:ilvl w:val="0"/>
          <w:numId w:val="11"/>
        </w:numPr>
      </w:pPr>
      <w:r>
        <w:t>Since the CO2 results are an input assumption, do you even need to include it here? Maybe losing one panel and enlarging the others will help.</w:t>
      </w:r>
    </w:p>
    <w:p w14:paraId="6644B308" w14:textId="2167F746" w:rsidR="00111E43" w:rsidRDefault="00111E43" w:rsidP="00F93CDE">
      <w:pPr>
        <w:pStyle w:val="CommentText"/>
        <w:numPr>
          <w:ilvl w:val="0"/>
          <w:numId w:val="11"/>
        </w:numPr>
      </w:pPr>
      <w:r>
        <w:t xml:space="preserve">Maybe it will be easier to read if you make the original change I suggest, in which case you can ignore this comment entirely! </w:t>
      </w:r>
    </w:p>
  </w:comment>
  <w:comment w:id="56" w:author="Marcy, Cara" w:date="2020-01-03T11:12:00Z" w:initials="MC">
    <w:p w14:paraId="0E46C948" w14:textId="207372F1" w:rsidR="00111E43" w:rsidRDefault="00111E43">
      <w:pPr>
        <w:pStyle w:val="CommentText"/>
      </w:pPr>
      <w:r>
        <w:rPr>
          <w:rStyle w:val="CommentReference"/>
        </w:rPr>
        <w:annotationRef/>
      </w:r>
      <w:r>
        <w:t xml:space="preserve">Instead of making this paragraph a random something of note, I think structuring this to be a more systematic discussion around sectoral changes would be better. Then, you should move this up in your report. It should follow the paragraph discussing the overall change in electricity demand (production). For instance, you could start off in the changes in overall demand and then talk about the changes in each sector. This doesn’t have to be a huge addition, but more of a structural change. </w:t>
      </w:r>
    </w:p>
    <w:p w14:paraId="5CE6E186" w14:textId="77777777" w:rsidR="00111E43" w:rsidRDefault="00111E43">
      <w:pPr>
        <w:pStyle w:val="CommentText"/>
      </w:pPr>
    </w:p>
    <w:p w14:paraId="2D849E2D" w14:textId="4CA479F1" w:rsidR="00111E43" w:rsidRDefault="00111E43">
      <w:pPr>
        <w:pStyle w:val="CommentText"/>
      </w:pPr>
      <w:r>
        <w:t xml:space="preserve">Another benefit to making this move would be that the discussion would flow better between the overall summary of emissions impacts above to the regression analysis on emission impacts below. </w:t>
      </w:r>
    </w:p>
  </w:comment>
  <w:comment w:id="57" w:author="Marcy, Cara" w:date="2020-01-03T11:19:00Z" w:initials="MC">
    <w:p w14:paraId="2A4264B3" w14:textId="77777777" w:rsidR="00111E43" w:rsidRDefault="00111E43">
      <w:pPr>
        <w:pStyle w:val="CommentText"/>
      </w:pPr>
      <w:r>
        <w:rPr>
          <w:rStyle w:val="CommentReference"/>
        </w:rPr>
        <w:annotationRef/>
      </w:r>
      <w:r>
        <w:t>By 2050?</w:t>
      </w:r>
    </w:p>
    <w:p w14:paraId="26BE5CBB" w14:textId="77777777" w:rsidR="00111E43" w:rsidRDefault="00111E43">
      <w:pPr>
        <w:pStyle w:val="CommentText"/>
      </w:pPr>
    </w:p>
    <w:p w14:paraId="45C919C4" w14:textId="41B34AF0" w:rsidR="00111E43" w:rsidRDefault="00111E43">
      <w:pPr>
        <w:pStyle w:val="CommentText"/>
      </w:pPr>
      <w:r>
        <w:t xml:space="preserve">I think you should switch these two series so that the industrial CHP is on the bottom. It would make the change easier to read. </w:t>
      </w:r>
    </w:p>
  </w:comment>
  <w:comment w:id="59" w:author="Marcy, Cara" w:date="2020-01-03T12:36:00Z" w:initials="MC">
    <w:p w14:paraId="44C1A6BD" w14:textId="77777777" w:rsidR="00111E43" w:rsidRDefault="00111E43">
      <w:pPr>
        <w:pStyle w:val="CommentText"/>
      </w:pPr>
      <w:r>
        <w:rPr>
          <w:rStyle w:val="CommentReference"/>
        </w:rPr>
        <w:annotationRef/>
      </w:r>
      <w:r>
        <w:t xml:space="preserve">This seems odd to me. I’m not very familiar with people doing a stochastic analysis on deterministic results. Not saying this is wrong, but something I am less familiar with. Maybe you could cite a paper where people have applied this in the past? Maybe in the methods section or here? </w:t>
      </w:r>
    </w:p>
    <w:p w14:paraId="6244DD09" w14:textId="77777777" w:rsidR="00111E43" w:rsidRDefault="00111E43">
      <w:pPr>
        <w:pStyle w:val="CommentText"/>
      </w:pPr>
    </w:p>
    <w:p w14:paraId="5519D087" w14:textId="7DA286F3" w:rsidR="00111E43" w:rsidRDefault="00111E43">
      <w:pPr>
        <w:pStyle w:val="CommentText"/>
      </w:pPr>
      <w:r>
        <w:t>Are the relationships sufficiently linear enough to be doing this?</w:t>
      </w:r>
    </w:p>
  </w:comment>
  <w:comment w:id="60" w:author="Marcy, Cara" w:date="2020-01-03T12:48:00Z" w:initials="MC">
    <w:p w14:paraId="1FEF0AE3" w14:textId="2CFB5CBE" w:rsidR="00111E43" w:rsidRDefault="00111E43">
      <w:pPr>
        <w:pStyle w:val="CommentText"/>
      </w:pPr>
      <w:r>
        <w:rPr>
          <w:rStyle w:val="CommentReference"/>
        </w:rPr>
        <w:annotationRef/>
      </w:r>
      <w:r>
        <w:t xml:space="preserve">I’m a big fan of having the zero axis either on the end or in the middle of a figure wherever possible. Consider updating the scale of the x-axis to -30 to 30. This would illuminate your last point made in the previous paragraph.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6F52ADFA" w14:textId="77777777" w:rsidR="00111E43" w:rsidRDefault="00111E43">
      <w:pPr>
        <w:pStyle w:val="CommentText"/>
      </w:pPr>
    </w:p>
    <w:p w14:paraId="2778D3A9" w14:textId="3052B4CC" w:rsidR="00111E43" w:rsidRDefault="00111E43">
      <w:pPr>
        <w:pStyle w:val="CommentText"/>
      </w:pPr>
      <w:r>
        <w:t>Is N</w:t>
      </w:r>
      <w:r w:rsidR="00E83B49">
        <w:t>=</w:t>
      </w:r>
      <w:r>
        <w:t>28</w:t>
      </w:r>
      <w:r w:rsidR="00E83B49">
        <w:t xml:space="preserve"> right</w:t>
      </w:r>
      <w:r>
        <w:t>? Figure 2 shows 24 instances (maybe 26 instances if you include BAU and 30% cost reductions not shown). I wonder if N is large enough??</w:t>
      </w:r>
    </w:p>
  </w:comment>
  <w:comment w:id="61" w:author="Marcy, Cara" w:date="2020-01-03T12:58:00Z" w:initials="MC">
    <w:p w14:paraId="5F202597" w14:textId="76B3CDD7" w:rsidR="00111E43" w:rsidRDefault="00111E43">
      <w:pPr>
        <w:pStyle w:val="CommentText"/>
      </w:pPr>
      <w:r>
        <w:rPr>
          <w:rStyle w:val="CommentReference"/>
        </w:rPr>
        <w:annotationRef/>
      </w:r>
      <w:r>
        <w:t xml:space="preserve">Absolute values? </w:t>
      </w:r>
      <w:r w:rsidR="00E83B49">
        <w:t xml:space="preserve">I ask because earlier you presented emission results as a percent reduction. </w:t>
      </w:r>
    </w:p>
  </w:comment>
  <w:comment w:id="66" w:author="Marcy, Cara" w:date="2020-01-03T11:44:00Z" w:initials="MC">
    <w:p w14:paraId="76B6D581" w14:textId="54C08C30" w:rsidR="00111E43" w:rsidRDefault="00111E43">
      <w:pPr>
        <w:pStyle w:val="CommentText"/>
      </w:pPr>
      <w:r>
        <w:rPr>
          <w:rStyle w:val="CommentReference"/>
        </w:rPr>
        <w:annotationRef/>
      </w:r>
      <w:r>
        <w:t>NG is more dispatchable than coal. Why does coal stop retiring, why wouldn’t it just be replaced with NG?</w:t>
      </w:r>
      <w:r w:rsidR="00B776B3">
        <w:t xml:space="preserve"> I had a comment in the discussions section earlier that touches on this. I just think this needs to be explained more. </w:t>
      </w:r>
    </w:p>
  </w:comment>
  <w:comment w:id="69" w:author="Marcy, Cara" w:date="2020-01-03T13:17:00Z" w:initials="MC">
    <w:p w14:paraId="712B4B32" w14:textId="2E67EECE" w:rsidR="00111E43" w:rsidRDefault="00111E43">
      <w:pPr>
        <w:pStyle w:val="CommentText"/>
      </w:pPr>
      <w:r>
        <w:rPr>
          <w:rStyle w:val="CommentReference"/>
        </w:rPr>
        <w:annotationRef/>
      </w:r>
      <w:r>
        <w:t xml:space="preserve">Is this sentence true? Walt does a lot of cool work at NREL related to offshore wind: </w:t>
      </w:r>
      <w:hyperlink r:id="rId8" w:history="1">
        <w:r w:rsidRPr="00EA3637">
          <w:rPr>
            <w:rStyle w:val="Hyperlink"/>
          </w:rPr>
          <w:t>https://www.nrel.gov/docs/fy16osti/66579.pdf</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16614" w15:done="0"/>
  <w15:commentEx w15:paraId="71166A82" w15:done="0"/>
  <w15:commentEx w15:paraId="77722288" w15:done="0"/>
  <w15:commentEx w15:paraId="5505FC78" w15:done="0"/>
  <w15:commentEx w15:paraId="35C49029" w15:done="0"/>
  <w15:commentEx w15:paraId="7D3E6561" w15:done="0"/>
  <w15:commentEx w15:paraId="053FE4B6" w15:done="0"/>
  <w15:commentEx w15:paraId="2A6BD035" w15:done="0"/>
  <w15:commentEx w15:paraId="0AF17FE9" w15:done="0"/>
  <w15:commentEx w15:paraId="434B5691" w15:done="0"/>
  <w15:commentEx w15:paraId="2E453D47" w15:done="0"/>
  <w15:commentEx w15:paraId="5BC1F5D4" w15:done="0"/>
  <w15:commentEx w15:paraId="433791B5" w15:done="0"/>
  <w15:commentEx w15:paraId="68993C9F" w15:done="0"/>
  <w15:commentEx w15:paraId="5AE25549" w15:done="0"/>
  <w15:commentEx w15:paraId="1DB19E32" w15:done="0"/>
  <w15:commentEx w15:paraId="3D211184" w15:done="0"/>
  <w15:commentEx w15:paraId="0542B744" w15:done="0"/>
  <w15:commentEx w15:paraId="00253D7F" w15:done="0"/>
  <w15:commentEx w15:paraId="395267B4" w15:done="0"/>
  <w15:commentEx w15:paraId="180DEF7B" w15:done="0"/>
  <w15:commentEx w15:paraId="704CA740" w15:done="0"/>
  <w15:commentEx w15:paraId="3E23629A" w15:done="0"/>
  <w15:commentEx w15:paraId="75267BE5" w15:done="0"/>
  <w15:commentEx w15:paraId="26BE59A4" w15:done="0"/>
  <w15:commentEx w15:paraId="5E004C61" w15:done="0"/>
  <w15:commentEx w15:paraId="0131FABD" w15:done="0"/>
  <w15:commentEx w15:paraId="5AEC12BF" w15:done="0"/>
  <w15:commentEx w15:paraId="4B28C203" w15:done="0"/>
  <w15:commentEx w15:paraId="11C127E8" w15:done="0"/>
  <w15:commentEx w15:paraId="2B0D33EC" w15:done="0"/>
  <w15:commentEx w15:paraId="68AA4AE0" w15:done="0"/>
  <w15:commentEx w15:paraId="5A9B78B3" w15:done="0"/>
  <w15:commentEx w15:paraId="1C51C73F" w15:done="0"/>
  <w15:commentEx w15:paraId="4FFCC671" w15:done="0"/>
  <w15:commentEx w15:paraId="7657BADF" w15:done="0"/>
  <w15:commentEx w15:paraId="2887EC8C" w15:done="0"/>
  <w15:commentEx w15:paraId="4534DDB9" w15:done="0"/>
  <w15:commentEx w15:paraId="1488EC4A" w15:done="0"/>
  <w15:commentEx w15:paraId="6644B308" w15:done="0"/>
  <w15:commentEx w15:paraId="2D849E2D" w15:done="0"/>
  <w15:commentEx w15:paraId="45C919C4" w15:done="0"/>
  <w15:commentEx w15:paraId="5519D087" w15:done="0"/>
  <w15:commentEx w15:paraId="2778D3A9" w15:done="0"/>
  <w15:commentEx w15:paraId="5F202597" w15:done="0"/>
  <w15:commentEx w15:paraId="76B6D581" w15:done="0"/>
  <w15:commentEx w15:paraId="712B4B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16614" w16cid:durableId="21B9CD11"/>
  <w16cid:commentId w16cid:paraId="71166A82" w16cid:durableId="21B97D9F"/>
  <w16cid:commentId w16cid:paraId="77722288" w16cid:durableId="21B97DB5"/>
  <w16cid:commentId w16cid:paraId="5505FC78" w16cid:durableId="21B97E4C"/>
  <w16cid:commentId w16cid:paraId="35C49029" w16cid:durableId="21B97E99"/>
  <w16cid:commentId w16cid:paraId="7D3E6561" w16cid:durableId="21B97EFA"/>
  <w16cid:commentId w16cid:paraId="053FE4B6" w16cid:durableId="21B97F95"/>
  <w16cid:commentId w16cid:paraId="2A6BD035" w16cid:durableId="21B98103"/>
  <w16cid:commentId w16cid:paraId="0AF17FE9" w16cid:durableId="21B9814D"/>
  <w16cid:commentId w16cid:paraId="434B5691" w16cid:durableId="21B97F40"/>
  <w16cid:commentId w16cid:paraId="2E453D47" w16cid:durableId="21B98181"/>
  <w16cid:commentId w16cid:paraId="5BC1F5D4" w16cid:durableId="21B9C725"/>
  <w16cid:commentId w16cid:paraId="433791B5" w16cid:durableId="21B981EB"/>
  <w16cid:commentId w16cid:paraId="68993C9F" w16cid:durableId="21B981FA"/>
  <w16cid:commentId w16cid:paraId="5AE25549" w16cid:durableId="21B9826B"/>
  <w16cid:commentId w16cid:paraId="1DB19E32" w16cid:durableId="21B9C274"/>
  <w16cid:commentId w16cid:paraId="3D211184" w16cid:durableId="21B9828F"/>
  <w16cid:commentId w16cid:paraId="0542B744" w16cid:durableId="21B98326"/>
  <w16cid:commentId w16cid:paraId="00253D7F" w16cid:durableId="21B98397"/>
  <w16cid:commentId w16cid:paraId="395267B4" w16cid:durableId="21B984C3"/>
  <w16cid:commentId w16cid:paraId="180DEF7B" w16cid:durableId="21B9858B"/>
  <w16cid:commentId w16cid:paraId="704CA740" w16cid:durableId="21B987F6"/>
  <w16cid:commentId w16cid:paraId="3E23629A" w16cid:durableId="21B98650"/>
  <w16cid:commentId w16cid:paraId="75267BE5" w16cid:durableId="21B9B305"/>
  <w16cid:commentId w16cid:paraId="26BE59A4" w16cid:durableId="21B98832"/>
  <w16cid:commentId w16cid:paraId="5E004C61" w16cid:durableId="21B98A7D"/>
  <w16cid:commentId w16cid:paraId="0131FABD" w16cid:durableId="21B98BD4"/>
  <w16cid:commentId w16cid:paraId="5AEC12BF" w16cid:durableId="21B9A570"/>
  <w16cid:commentId w16cid:paraId="4B28C203" w16cid:durableId="21B98939"/>
  <w16cid:commentId w16cid:paraId="11C127E8" w16cid:durableId="21B9930C"/>
  <w16cid:commentId w16cid:paraId="2B0D33EC" w16cid:durableId="21B9C64E"/>
  <w16cid:commentId w16cid:paraId="68AA4AE0" w16cid:durableId="21B98EA5"/>
  <w16cid:commentId w16cid:paraId="5A9B78B3" w16cid:durableId="21B98F06"/>
  <w16cid:commentId w16cid:paraId="1C51C73F" w16cid:durableId="21B98E21"/>
  <w16cid:commentId w16cid:paraId="4FFCC671" w16cid:durableId="21B99158"/>
  <w16cid:commentId w16cid:paraId="7657BADF" w16cid:durableId="21B98CD5"/>
  <w16cid:commentId w16cid:paraId="2887EC8C" w16cid:durableId="21B995C9"/>
  <w16cid:commentId w16cid:paraId="4534DDB9" w16cid:durableId="21B991E8"/>
  <w16cid:commentId w16cid:paraId="1488EC4A" w16cid:durableId="21B99603"/>
  <w16cid:commentId w16cid:paraId="6644B308" w16cid:durableId="21B9960D"/>
  <w16cid:commentId w16cid:paraId="2D849E2D" w16cid:durableId="21B9A012"/>
  <w16cid:commentId w16cid:paraId="45C919C4" w16cid:durableId="21B9A1B7"/>
  <w16cid:commentId w16cid:paraId="5519D087" w16cid:durableId="21B9B3D8"/>
  <w16cid:commentId w16cid:paraId="2778D3A9" w16cid:durableId="21B9B684"/>
  <w16cid:commentId w16cid:paraId="5F202597" w16cid:durableId="21B9B909"/>
  <w16cid:commentId w16cid:paraId="76B6D581" w16cid:durableId="21B9A7B8"/>
  <w16cid:commentId w16cid:paraId="712B4B32" w16cid:durableId="21B9BD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D9374" w14:textId="77777777" w:rsidR="004505E7" w:rsidRDefault="004505E7" w:rsidP="00B72FB6">
      <w:pPr>
        <w:spacing w:after="0" w:line="240" w:lineRule="auto"/>
      </w:pPr>
      <w:r>
        <w:separator/>
      </w:r>
    </w:p>
  </w:endnote>
  <w:endnote w:type="continuationSeparator" w:id="0">
    <w:p w14:paraId="27CA3D4F" w14:textId="77777777" w:rsidR="004505E7" w:rsidRDefault="004505E7"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111E43" w:rsidRDefault="00111E43">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111E43" w:rsidRDefault="00111E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D31BA" w14:textId="77777777" w:rsidR="004505E7" w:rsidRDefault="004505E7" w:rsidP="00B72FB6">
      <w:pPr>
        <w:spacing w:after="0" w:line="240" w:lineRule="auto"/>
      </w:pPr>
      <w:r>
        <w:separator/>
      </w:r>
    </w:p>
  </w:footnote>
  <w:footnote w:type="continuationSeparator" w:id="0">
    <w:p w14:paraId="4C635BF2" w14:textId="77777777" w:rsidR="004505E7" w:rsidRDefault="004505E7"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023DC"/>
    <w:multiLevelType w:val="hybridMultilevel"/>
    <w:tmpl w:val="A2EA663A"/>
    <w:lvl w:ilvl="0" w:tplc="BB0C2AA6">
      <w:start w:val="70"/>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2"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7" w15:restartNumberingAfterBreak="0">
    <w:nsid w:val="5BE70823"/>
    <w:multiLevelType w:val="hybridMultilevel"/>
    <w:tmpl w:val="CBE6D8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CE1F9A"/>
    <w:multiLevelType w:val="hybridMultilevel"/>
    <w:tmpl w:val="F60A70E8"/>
    <w:lvl w:ilvl="0" w:tplc="037269A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2" w15:restartNumberingAfterBreak="0">
    <w:nsid w:val="7E0D0507"/>
    <w:multiLevelType w:val="hybridMultilevel"/>
    <w:tmpl w:val="F386FE50"/>
    <w:lvl w:ilvl="0" w:tplc="3FE481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6"/>
  </w:num>
  <w:num w:numId="4">
    <w:abstractNumId w:val="3"/>
  </w:num>
  <w:num w:numId="5">
    <w:abstractNumId w:val="8"/>
  </w:num>
  <w:num w:numId="6">
    <w:abstractNumId w:val="10"/>
  </w:num>
  <w:num w:numId="7">
    <w:abstractNumId w:val="9"/>
  </w:num>
  <w:num w:numId="8">
    <w:abstractNumId w:val="4"/>
  </w:num>
  <w:num w:numId="9">
    <w:abstractNumId w:val="2"/>
  </w:num>
  <w:num w:numId="10">
    <w:abstractNumId w:val="12"/>
  </w:num>
  <w:num w:numId="11">
    <w:abstractNumId w:val="11"/>
  </w:num>
  <w:num w:numId="12">
    <w:abstractNumId w:val="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y, Cara">
    <w15:presenceInfo w15:providerId="AD" w15:userId="S::marcy.cara@epa.gov::664a7ed9-7b0f-4198-a527-ee014d522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70E5"/>
    <w:rsid w:val="00002AAD"/>
    <w:rsid w:val="00006892"/>
    <w:rsid w:val="00010E52"/>
    <w:rsid w:val="00011EE4"/>
    <w:rsid w:val="000135C5"/>
    <w:rsid w:val="00016433"/>
    <w:rsid w:val="00016F8D"/>
    <w:rsid w:val="00017FCB"/>
    <w:rsid w:val="000200CA"/>
    <w:rsid w:val="00024089"/>
    <w:rsid w:val="00025FAC"/>
    <w:rsid w:val="00026FCC"/>
    <w:rsid w:val="00032256"/>
    <w:rsid w:val="00032FA4"/>
    <w:rsid w:val="00037BFA"/>
    <w:rsid w:val="00044C9F"/>
    <w:rsid w:val="00045D45"/>
    <w:rsid w:val="00046178"/>
    <w:rsid w:val="0004775E"/>
    <w:rsid w:val="00047FA1"/>
    <w:rsid w:val="00050729"/>
    <w:rsid w:val="00050B11"/>
    <w:rsid w:val="00052A48"/>
    <w:rsid w:val="00053CE8"/>
    <w:rsid w:val="00057B1D"/>
    <w:rsid w:val="000600C5"/>
    <w:rsid w:val="000658FC"/>
    <w:rsid w:val="000669A9"/>
    <w:rsid w:val="00067A54"/>
    <w:rsid w:val="00070900"/>
    <w:rsid w:val="0007143F"/>
    <w:rsid w:val="000725AD"/>
    <w:rsid w:val="000725F2"/>
    <w:rsid w:val="00072B0D"/>
    <w:rsid w:val="00074535"/>
    <w:rsid w:val="000755E8"/>
    <w:rsid w:val="000756C4"/>
    <w:rsid w:val="00075C47"/>
    <w:rsid w:val="00075C61"/>
    <w:rsid w:val="00076820"/>
    <w:rsid w:val="000769F0"/>
    <w:rsid w:val="0007766E"/>
    <w:rsid w:val="00084137"/>
    <w:rsid w:val="00084336"/>
    <w:rsid w:val="0008787D"/>
    <w:rsid w:val="00087B87"/>
    <w:rsid w:val="00087BB1"/>
    <w:rsid w:val="000926C8"/>
    <w:rsid w:val="000943DC"/>
    <w:rsid w:val="000965E5"/>
    <w:rsid w:val="0009765E"/>
    <w:rsid w:val="000A0946"/>
    <w:rsid w:val="000A2921"/>
    <w:rsid w:val="000A603B"/>
    <w:rsid w:val="000A6265"/>
    <w:rsid w:val="000A6443"/>
    <w:rsid w:val="000A6BF9"/>
    <w:rsid w:val="000A7D33"/>
    <w:rsid w:val="000B0C77"/>
    <w:rsid w:val="000B0F98"/>
    <w:rsid w:val="000B2C52"/>
    <w:rsid w:val="000B38A2"/>
    <w:rsid w:val="000B4C60"/>
    <w:rsid w:val="000B4F1B"/>
    <w:rsid w:val="000B54C2"/>
    <w:rsid w:val="000C27A7"/>
    <w:rsid w:val="000C542B"/>
    <w:rsid w:val="000C5A1F"/>
    <w:rsid w:val="000C6AE2"/>
    <w:rsid w:val="000C7235"/>
    <w:rsid w:val="000D15B3"/>
    <w:rsid w:val="000D2624"/>
    <w:rsid w:val="000D3080"/>
    <w:rsid w:val="000D427B"/>
    <w:rsid w:val="000D5C7E"/>
    <w:rsid w:val="000E0CE0"/>
    <w:rsid w:val="000E1F1A"/>
    <w:rsid w:val="000E26CC"/>
    <w:rsid w:val="000E2776"/>
    <w:rsid w:val="000E2D56"/>
    <w:rsid w:val="000E302E"/>
    <w:rsid w:val="000E4BAA"/>
    <w:rsid w:val="000E5F81"/>
    <w:rsid w:val="000E6B42"/>
    <w:rsid w:val="000F2620"/>
    <w:rsid w:val="000F49EE"/>
    <w:rsid w:val="000F5336"/>
    <w:rsid w:val="000F7624"/>
    <w:rsid w:val="000F76F5"/>
    <w:rsid w:val="00102508"/>
    <w:rsid w:val="00103284"/>
    <w:rsid w:val="001035E5"/>
    <w:rsid w:val="00103CE5"/>
    <w:rsid w:val="0010750A"/>
    <w:rsid w:val="0010799C"/>
    <w:rsid w:val="00111DE9"/>
    <w:rsid w:val="00111E43"/>
    <w:rsid w:val="00112C0A"/>
    <w:rsid w:val="00113103"/>
    <w:rsid w:val="00113F30"/>
    <w:rsid w:val="00114506"/>
    <w:rsid w:val="00114964"/>
    <w:rsid w:val="00117946"/>
    <w:rsid w:val="00120A06"/>
    <w:rsid w:val="0012116C"/>
    <w:rsid w:val="001239DB"/>
    <w:rsid w:val="00124EB0"/>
    <w:rsid w:val="001257D2"/>
    <w:rsid w:val="00127847"/>
    <w:rsid w:val="00130066"/>
    <w:rsid w:val="00130DCA"/>
    <w:rsid w:val="0013129D"/>
    <w:rsid w:val="00131414"/>
    <w:rsid w:val="00132537"/>
    <w:rsid w:val="00134E75"/>
    <w:rsid w:val="00140060"/>
    <w:rsid w:val="00141131"/>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FDF"/>
    <w:rsid w:val="00156027"/>
    <w:rsid w:val="0015724F"/>
    <w:rsid w:val="00157557"/>
    <w:rsid w:val="00157A24"/>
    <w:rsid w:val="0016033D"/>
    <w:rsid w:val="00160BB6"/>
    <w:rsid w:val="00164EF7"/>
    <w:rsid w:val="00167633"/>
    <w:rsid w:val="00171158"/>
    <w:rsid w:val="00172072"/>
    <w:rsid w:val="00175A9B"/>
    <w:rsid w:val="00176700"/>
    <w:rsid w:val="001774F1"/>
    <w:rsid w:val="001800D2"/>
    <w:rsid w:val="00182BAC"/>
    <w:rsid w:val="00184AA2"/>
    <w:rsid w:val="00186E7C"/>
    <w:rsid w:val="00186F5A"/>
    <w:rsid w:val="00190E97"/>
    <w:rsid w:val="00191DB4"/>
    <w:rsid w:val="00192CAB"/>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12F0"/>
    <w:rsid w:val="001E2876"/>
    <w:rsid w:val="001E53F0"/>
    <w:rsid w:val="001E6735"/>
    <w:rsid w:val="001E7BDB"/>
    <w:rsid w:val="001F05E8"/>
    <w:rsid w:val="001F0E18"/>
    <w:rsid w:val="001F120A"/>
    <w:rsid w:val="001F1878"/>
    <w:rsid w:val="001F3CFF"/>
    <w:rsid w:val="001F4640"/>
    <w:rsid w:val="001F7750"/>
    <w:rsid w:val="002006A3"/>
    <w:rsid w:val="00200B0C"/>
    <w:rsid w:val="00201F84"/>
    <w:rsid w:val="00202C0F"/>
    <w:rsid w:val="002039FD"/>
    <w:rsid w:val="00203AA1"/>
    <w:rsid w:val="0020700F"/>
    <w:rsid w:val="002104F5"/>
    <w:rsid w:val="00211655"/>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52FF"/>
    <w:rsid w:val="002371AE"/>
    <w:rsid w:val="0024024C"/>
    <w:rsid w:val="0024102A"/>
    <w:rsid w:val="002418AC"/>
    <w:rsid w:val="00242B57"/>
    <w:rsid w:val="00242BFD"/>
    <w:rsid w:val="00243441"/>
    <w:rsid w:val="0024405C"/>
    <w:rsid w:val="00245398"/>
    <w:rsid w:val="00253F3A"/>
    <w:rsid w:val="00254039"/>
    <w:rsid w:val="002565B4"/>
    <w:rsid w:val="00256ABB"/>
    <w:rsid w:val="00256CE3"/>
    <w:rsid w:val="00257CF6"/>
    <w:rsid w:val="00260C85"/>
    <w:rsid w:val="00261BE0"/>
    <w:rsid w:val="00262471"/>
    <w:rsid w:val="00263E30"/>
    <w:rsid w:val="00266989"/>
    <w:rsid w:val="0027022E"/>
    <w:rsid w:val="00273CA5"/>
    <w:rsid w:val="00274248"/>
    <w:rsid w:val="002744F5"/>
    <w:rsid w:val="00275074"/>
    <w:rsid w:val="00275E6F"/>
    <w:rsid w:val="00276DD5"/>
    <w:rsid w:val="00280D71"/>
    <w:rsid w:val="00281D73"/>
    <w:rsid w:val="002831DF"/>
    <w:rsid w:val="002835D9"/>
    <w:rsid w:val="00294D50"/>
    <w:rsid w:val="00297AE6"/>
    <w:rsid w:val="002A2CC3"/>
    <w:rsid w:val="002A528C"/>
    <w:rsid w:val="002A568C"/>
    <w:rsid w:val="002A6C3C"/>
    <w:rsid w:val="002A6E8C"/>
    <w:rsid w:val="002B1190"/>
    <w:rsid w:val="002B13CC"/>
    <w:rsid w:val="002B233A"/>
    <w:rsid w:val="002B2884"/>
    <w:rsid w:val="002B2AB6"/>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532C"/>
    <w:rsid w:val="002E615B"/>
    <w:rsid w:val="002E6814"/>
    <w:rsid w:val="002E7BF9"/>
    <w:rsid w:val="002F1943"/>
    <w:rsid w:val="002F1DC0"/>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16AE1"/>
    <w:rsid w:val="00322B7B"/>
    <w:rsid w:val="00322C6C"/>
    <w:rsid w:val="00323CE2"/>
    <w:rsid w:val="003312B6"/>
    <w:rsid w:val="003322BB"/>
    <w:rsid w:val="00332902"/>
    <w:rsid w:val="00333203"/>
    <w:rsid w:val="00333C03"/>
    <w:rsid w:val="00334738"/>
    <w:rsid w:val="003358EC"/>
    <w:rsid w:val="003365CF"/>
    <w:rsid w:val="003374A8"/>
    <w:rsid w:val="00341CA2"/>
    <w:rsid w:val="00343055"/>
    <w:rsid w:val="003475A9"/>
    <w:rsid w:val="003477C7"/>
    <w:rsid w:val="00350593"/>
    <w:rsid w:val="00352199"/>
    <w:rsid w:val="00353764"/>
    <w:rsid w:val="003540DF"/>
    <w:rsid w:val="0035473E"/>
    <w:rsid w:val="00357ECA"/>
    <w:rsid w:val="003602FF"/>
    <w:rsid w:val="0036244B"/>
    <w:rsid w:val="0036374E"/>
    <w:rsid w:val="003643FA"/>
    <w:rsid w:val="00366525"/>
    <w:rsid w:val="00367515"/>
    <w:rsid w:val="00367E00"/>
    <w:rsid w:val="0037075E"/>
    <w:rsid w:val="0037079A"/>
    <w:rsid w:val="003723FE"/>
    <w:rsid w:val="00372977"/>
    <w:rsid w:val="0037310A"/>
    <w:rsid w:val="003751C7"/>
    <w:rsid w:val="00375854"/>
    <w:rsid w:val="003763C8"/>
    <w:rsid w:val="003767EB"/>
    <w:rsid w:val="00377949"/>
    <w:rsid w:val="00381311"/>
    <w:rsid w:val="003815DB"/>
    <w:rsid w:val="00382046"/>
    <w:rsid w:val="00383978"/>
    <w:rsid w:val="00392116"/>
    <w:rsid w:val="00395462"/>
    <w:rsid w:val="003968AD"/>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5EE4"/>
    <w:rsid w:val="003C6328"/>
    <w:rsid w:val="003C7405"/>
    <w:rsid w:val="003D046D"/>
    <w:rsid w:val="003D0650"/>
    <w:rsid w:val="003D1BB5"/>
    <w:rsid w:val="003D466B"/>
    <w:rsid w:val="003D4E87"/>
    <w:rsid w:val="003D5EF4"/>
    <w:rsid w:val="003D6E3A"/>
    <w:rsid w:val="003D79B6"/>
    <w:rsid w:val="003E44A3"/>
    <w:rsid w:val="003F1A21"/>
    <w:rsid w:val="003F286E"/>
    <w:rsid w:val="003F3EDF"/>
    <w:rsid w:val="003F417C"/>
    <w:rsid w:val="003F4C4A"/>
    <w:rsid w:val="003F675C"/>
    <w:rsid w:val="003F67FC"/>
    <w:rsid w:val="003F730F"/>
    <w:rsid w:val="003F7E48"/>
    <w:rsid w:val="0040645E"/>
    <w:rsid w:val="00406D68"/>
    <w:rsid w:val="00410839"/>
    <w:rsid w:val="00410B18"/>
    <w:rsid w:val="00410EB7"/>
    <w:rsid w:val="00414583"/>
    <w:rsid w:val="004150AE"/>
    <w:rsid w:val="00415715"/>
    <w:rsid w:val="00417A56"/>
    <w:rsid w:val="00417B6E"/>
    <w:rsid w:val="00420968"/>
    <w:rsid w:val="00422834"/>
    <w:rsid w:val="00424556"/>
    <w:rsid w:val="00424BDB"/>
    <w:rsid w:val="004254A3"/>
    <w:rsid w:val="004262BF"/>
    <w:rsid w:val="00426D18"/>
    <w:rsid w:val="00431D48"/>
    <w:rsid w:val="00434696"/>
    <w:rsid w:val="00434A79"/>
    <w:rsid w:val="004350A7"/>
    <w:rsid w:val="004351EC"/>
    <w:rsid w:val="00435896"/>
    <w:rsid w:val="00435AF7"/>
    <w:rsid w:val="00437ABE"/>
    <w:rsid w:val="00440257"/>
    <w:rsid w:val="004428B9"/>
    <w:rsid w:val="004446A3"/>
    <w:rsid w:val="004478A3"/>
    <w:rsid w:val="00447D33"/>
    <w:rsid w:val="004505E7"/>
    <w:rsid w:val="00450914"/>
    <w:rsid w:val="00451CF5"/>
    <w:rsid w:val="004526B7"/>
    <w:rsid w:val="004543A3"/>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5831"/>
    <w:rsid w:val="0049664A"/>
    <w:rsid w:val="004A0476"/>
    <w:rsid w:val="004A1860"/>
    <w:rsid w:val="004A1D98"/>
    <w:rsid w:val="004A2491"/>
    <w:rsid w:val="004A3912"/>
    <w:rsid w:val="004A44B8"/>
    <w:rsid w:val="004A4ABB"/>
    <w:rsid w:val="004A4F6A"/>
    <w:rsid w:val="004A68A5"/>
    <w:rsid w:val="004A6F8A"/>
    <w:rsid w:val="004A6FB3"/>
    <w:rsid w:val="004A7E54"/>
    <w:rsid w:val="004B244B"/>
    <w:rsid w:val="004B6181"/>
    <w:rsid w:val="004B6235"/>
    <w:rsid w:val="004C0113"/>
    <w:rsid w:val="004C0518"/>
    <w:rsid w:val="004C15BB"/>
    <w:rsid w:val="004C177F"/>
    <w:rsid w:val="004C2129"/>
    <w:rsid w:val="004C3407"/>
    <w:rsid w:val="004C4463"/>
    <w:rsid w:val="004C5F81"/>
    <w:rsid w:val="004C6672"/>
    <w:rsid w:val="004C6FAF"/>
    <w:rsid w:val="004C76C0"/>
    <w:rsid w:val="004D0BD6"/>
    <w:rsid w:val="004D1C67"/>
    <w:rsid w:val="004D1E1C"/>
    <w:rsid w:val="004D779B"/>
    <w:rsid w:val="004E08C7"/>
    <w:rsid w:val="004E0F19"/>
    <w:rsid w:val="004E1B8A"/>
    <w:rsid w:val="004E56EE"/>
    <w:rsid w:val="004E6274"/>
    <w:rsid w:val="004E6F63"/>
    <w:rsid w:val="004F2C6D"/>
    <w:rsid w:val="004F3227"/>
    <w:rsid w:val="004F6D90"/>
    <w:rsid w:val="004F78F9"/>
    <w:rsid w:val="004F792C"/>
    <w:rsid w:val="00503549"/>
    <w:rsid w:val="0050419B"/>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37127"/>
    <w:rsid w:val="00544051"/>
    <w:rsid w:val="0054470C"/>
    <w:rsid w:val="00544BC1"/>
    <w:rsid w:val="005451E9"/>
    <w:rsid w:val="00545461"/>
    <w:rsid w:val="00553323"/>
    <w:rsid w:val="00556C76"/>
    <w:rsid w:val="005576CC"/>
    <w:rsid w:val="00560B1C"/>
    <w:rsid w:val="00563D5E"/>
    <w:rsid w:val="00563DF7"/>
    <w:rsid w:val="005650A2"/>
    <w:rsid w:val="005670FC"/>
    <w:rsid w:val="00571CAB"/>
    <w:rsid w:val="00573C71"/>
    <w:rsid w:val="0057567E"/>
    <w:rsid w:val="00575B0A"/>
    <w:rsid w:val="00576E5A"/>
    <w:rsid w:val="0058168E"/>
    <w:rsid w:val="00581BC2"/>
    <w:rsid w:val="00583287"/>
    <w:rsid w:val="00583AAA"/>
    <w:rsid w:val="00583D67"/>
    <w:rsid w:val="00583D88"/>
    <w:rsid w:val="005841F9"/>
    <w:rsid w:val="00586430"/>
    <w:rsid w:val="00591FF7"/>
    <w:rsid w:val="005A09AC"/>
    <w:rsid w:val="005A2E07"/>
    <w:rsid w:val="005A5348"/>
    <w:rsid w:val="005A6214"/>
    <w:rsid w:val="005A6536"/>
    <w:rsid w:val="005B1156"/>
    <w:rsid w:val="005B4431"/>
    <w:rsid w:val="005B494B"/>
    <w:rsid w:val="005B5AAA"/>
    <w:rsid w:val="005B5F87"/>
    <w:rsid w:val="005B6729"/>
    <w:rsid w:val="005B7048"/>
    <w:rsid w:val="005B7B33"/>
    <w:rsid w:val="005B7F03"/>
    <w:rsid w:val="005C055C"/>
    <w:rsid w:val="005C2148"/>
    <w:rsid w:val="005C2489"/>
    <w:rsid w:val="005C4CE5"/>
    <w:rsid w:val="005C51E8"/>
    <w:rsid w:val="005C68D1"/>
    <w:rsid w:val="005C7190"/>
    <w:rsid w:val="005D10F5"/>
    <w:rsid w:val="005D3F43"/>
    <w:rsid w:val="005D667D"/>
    <w:rsid w:val="005D66A3"/>
    <w:rsid w:val="005E1E57"/>
    <w:rsid w:val="005E21FE"/>
    <w:rsid w:val="005E432D"/>
    <w:rsid w:val="005E7414"/>
    <w:rsid w:val="005E7F60"/>
    <w:rsid w:val="005F16F1"/>
    <w:rsid w:val="005F3B26"/>
    <w:rsid w:val="005F5C65"/>
    <w:rsid w:val="005F5C74"/>
    <w:rsid w:val="005F63A1"/>
    <w:rsid w:val="005F674A"/>
    <w:rsid w:val="005F67EE"/>
    <w:rsid w:val="005F6A54"/>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630F"/>
    <w:rsid w:val="006366ED"/>
    <w:rsid w:val="00636957"/>
    <w:rsid w:val="00636996"/>
    <w:rsid w:val="00636C09"/>
    <w:rsid w:val="00640F33"/>
    <w:rsid w:val="00643451"/>
    <w:rsid w:val="006436F0"/>
    <w:rsid w:val="00647DF6"/>
    <w:rsid w:val="00654568"/>
    <w:rsid w:val="00655D31"/>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55CB"/>
    <w:rsid w:val="00696727"/>
    <w:rsid w:val="00696B14"/>
    <w:rsid w:val="0069779C"/>
    <w:rsid w:val="006A10AE"/>
    <w:rsid w:val="006A18E1"/>
    <w:rsid w:val="006A2292"/>
    <w:rsid w:val="006A2517"/>
    <w:rsid w:val="006A3927"/>
    <w:rsid w:val="006A42AB"/>
    <w:rsid w:val="006A439B"/>
    <w:rsid w:val="006A55EF"/>
    <w:rsid w:val="006A6FBF"/>
    <w:rsid w:val="006B0DD2"/>
    <w:rsid w:val="006B274D"/>
    <w:rsid w:val="006B5FE2"/>
    <w:rsid w:val="006B6002"/>
    <w:rsid w:val="006B66AE"/>
    <w:rsid w:val="006B7213"/>
    <w:rsid w:val="006C016A"/>
    <w:rsid w:val="006C0FE6"/>
    <w:rsid w:val="006C26B7"/>
    <w:rsid w:val="006C28D2"/>
    <w:rsid w:val="006C7A2E"/>
    <w:rsid w:val="006D21CF"/>
    <w:rsid w:val="006D228C"/>
    <w:rsid w:val="006D24BC"/>
    <w:rsid w:val="006D3114"/>
    <w:rsid w:val="006D3660"/>
    <w:rsid w:val="006D5C08"/>
    <w:rsid w:val="006E083D"/>
    <w:rsid w:val="006E1AF8"/>
    <w:rsid w:val="006E2042"/>
    <w:rsid w:val="006E37B3"/>
    <w:rsid w:val="006E3A36"/>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429E"/>
    <w:rsid w:val="007173AF"/>
    <w:rsid w:val="00721E76"/>
    <w:rsid w:val="00724098"/>
    <w:rsid w:val="00724315"/>
    <w:rsid w:val="00726D59"/>
    <w:rsid w:val="00727347"/>
    <w:rsid w:val="00730D79"/>
    <w:rsid w:val="00732433"/>
    <w:rsid w:val="007338BC"/>
    <w:rsid w:val="0073565B"/>
    <w:rsid w:val="00737EEE"/>
    <w:rsid w:val="00741C80"/>
    <w:rsid w:val="00741D64"/>
    <w:rsid w:val="00742161"/>
    <w:rsid w:val="00744E94"/>
    <w:rsid w:val="00745774"/>
    <w:rsid w:val="00750352"/>
    <w:rsid w:val="00751CDE"/>
    <w:rsid w:val="007533E8"/>
    <w:rsid w:val="007579C4"/>
    <w:rsid w:val="00760150"/>
    <w:rsid w:val="00760203"/>
    <w:rsid w:val="00764703"/>
    <w:rsid w:val="007667BA"/>
    <w:rsid w:val="007701CE"/>
    <w:rsid w:val="0077295B"/>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554"/>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D2B04"/>
    <w:rsid w:val="007D356F"/>
    <w:rsid w:val="007D3F54"/>
    <w:rsid w:val="007D5422"/>
    <w:rsid w:val="007D5648"/>
    <w:rsid w:val="007D5984"/>
    <w:rsid w:val="007D6B36"/>
    <w:rsid w:val="007D749A"/>
    <w:rsid w:val="007D752B"/>
    <w:rsid w:val="007E11D6"/>
    <w:rsid w:val="007E1621"/>
    <w:rsid w:val="007E4BC6"/>
    <w:rsid w:val="007E4E63"/>
    <w:rsid w:val="007E54D2"/>
    <w:rsid w:val="007E6D3A"/>
    <w:rsid w:val="007F2D1B"/>
    <w:rsid w:val="007F34B4"/>
    <w:rsid w:val="007F53F2"/>
    <w:rsid w:val="007F5B0F"/>
    <w:rsid w:val="008014C2"/>
    <w:rsid w:val="008030B8"/>
    <w:rsid w:val="00804754"/>
    <w:rsid w:val="008053B5"/>
    <w:rsid w:val="00812BB4"/>
    <w:rsid w:val="008137FB"/>
    <w:rsid w:val="00821238"/>
    <w:rsid w:val="00832162"/>
    <w:rsid w:val="0083218F"/>
    <w:rsid w:val="00832FEF"/>
    <w:rsid w:val="00833244"/>
    <w:rsid w:val="0083527A"/>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0406"/>
    <w:rsid w:val="0087171D"/>
    <w:rsid w:val="00871CB2"/>
    <w:rsid w:val="0087267F"/>
    <w:rsid w:val="008735CC"/>
    <w:rsid w:val="00873A08"/>
    <w:rsid w:val="008741B1"/>
    <w:rsid w:val="00874ED3"/>
    <w:rsid w:val="00875394"/>
    <w:rsid w:val="00875B4F"/>
    <w:rsid w:val="008807C3"/>
    <w:rsid w:val="0088105E"/>
    <w:rsid w:val="00891D85"/>
    <w:rsid w:val="00892942"/>
    <w:rsid w:val="008937CF"/>
    <w:rsid w:val="0089459D"/>
    <w:rsid w:val="0089474D"/>
    <w:rsid w:val="00895275"/>
    <w:rsid w:val="008976B8"/>
    <w:rsid w:val="008A228F"/>
    <w:rsid w:val="008A3DB9"/>
    <w:rsid w:val="008A4B31"/>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6ED"/>
    <w:rsid w:val="008C680A"/>
    <w:rsid w:val="008C68E4"/>
    <w:rsid w:val="008C6C29"/>
    <w:rsid w:val="008C7576"/>
    <w:rsid w:val="008D24B5"/>
    <w:rsid w:val="008D3460"/>
    <w:rsid w:val="008D44AA"/>
    <w:rsid w:val="008D4B80"/>
    <w:rsid w:val="008D50DB"/>
    <w:rsid w:val="008D6EB1"/>
    <w:rsid w:val="008D727A"/>
    <w:rsid w:val="008E098E"/>
    <w:rsid w:val="008E198E"/>
    <w:rsid w:val="008E3DAF"/>
    <w:rsid w:val="008E42F0"/>
    <w:rsid w:val="008F2840"/>
    <w:rsid w:val="008F2A57"/>
    <w:rsid w:val="0090084D"/>
    <w:rsid w:val="00901ED2"/>
    <w:rsid w:val="00904A8C"/>
    <w:rsid w:val="0090702D"/>
    <w:rsid w:val="00907747"/>
    <w:rsid w:val="00907A3D"/>
    <w:rsid w:val="00910281"/>
    <w:rsid w:val="00910CB5"/>
    <w:rsid w:val="00911C6B"/>
    <w:rsid w:val="00913321"/>
    <w:rsid w:val="00913796"/>
    <w:rsid w:val="00913B59"/>
    <w:rsid w:val="00914550"/>
    <w:rsid w:val="00915B93"/>
    <w:rsid w:val="009211A9"/>
    <w:rsid w:val="00921640"/>
    <w:rsid w:val="00924D1E"/>
    <w:rsid w:val="00926B64"/>
    <w:rsid w:val="009304CB"/>
    <w:rsid w:val="00931124"/>
    <w:rsid w:val="00934663"/>
    <w:rsid w:val="0093596C"/>
    <w:rsid w:val="00935D97"/>
    <w:rsid w:val="00935E58"/>
    <w:rsid w:val="00937910"/>
    <w:rsid w:val="00942DB3"/>
    <w:rsid w:val="009431C4"/>
    <w:rsid w:val="009447CF"/>
    <w:rsid w:val="009456A5"/>
    <w:rsid w:val="009457D6"/>
    <w:rsid w:val="0094605D"/>
    <w:rsid w:val="0094628C"/>
    <w:rsid w:val="00950B84"/>
    <w:rsid w:val="00950D17"/>
    <w:rsid w:val="009524FF"/>
    <w:rsid w:val="00953C68"/>
    <w:rsid w:val="0095676C"/>
    <w:rsid w:val="00956A72"/>
    <w:rsid w:val="00960A4F"/>
    <w:rsid w:val="009614FD"/>
    <w:rsid w:val="00962770"/>
    <w:rsid w:val="0096384F"/>
    <w:rsid w:val="00964147"/>
    <w:rsid w:val="0096434A"/>
    <w:rsid w:val="00964E77"/>
    <w:rsid w:val="00965512"/>
    <w:rsid w:val="009658BF"/>
    <w:rsid w:val="009667C6"/>
    <w:rsid w:val="00974C10"/>
    <w:rsid w:val="00974EC1"/>
    <w:rsid w:val="00977627"/>
    <w:rsid w:val="00980611"/>
    <w:rsid w:val="009825C3"/>
    <w:rsid w:val="009840B5"/>
    <w:rsid w:val="00984169"/>
    <w:rsid w:val="00987247"/>
    <w:rsid w:val="00991700"/>
    <w:rsid w:val="00992C56"/>
    <w:rsid w:val="00994151"/>
    <w:rsid w:val="009964BA"/>
    <w:rsid w:val="0099798B"/>
    <w:rsid w:val="00997DA4"/>
    <w:rsid w:val="009A2B1A"/>
    <w:rsid w:val="009A3EE8"/>
    <w:rsid w:val="009A456F"/>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4E9"/>
    <w:rsid w:val="009D61EF"/>
    <w:rsid w:val="009D759E"/>
    <w:rsid w:val="009E0631"/>
    <w:rsid w:val="009E386A"/>
    <w:rsid w:val="009E3C67"/>
    <w:rsid w:val="009E4193"/>
    <w:rsid w:val="009E4979"/>
    <w:rsid w:val="009E77C8"/>
    <w:rsid w:val="009F052D"/>
    <w:rsid w:val="009F0578"/>
    <w:rsid w:val="009F0E26"/>
    <w:rsid w:val="009F31C2"/>
    <w:rsid w:val="009F3472"/>
    <w:rsid w:val="009F4AC4"/>
    <w:rsid w:val="009F5A31"/>
    <w:rsid w:val="00A000D9"/>
    <w:rsid w:val="00A00F88"/>
    <w:rsid w:val="00A013CB"/>
    <w:rsid w:val="00A02456"/>
    <w:rsid w:val="00A032DB"/>
    <w:rsid w:val="00A154AC"/>
    <w:rsid w:val="00A15B6B"/>
    <w:rsid w:val="00A1790F"/>
    <w:rsid w:val="00A20B68"/>
    <w:rsid w:val="00A20F3B"/>
    <w:rsid w:val="00A2158F"/>
    <w:rsid w:val="00A2575D"/>
    <w:rsid w:val="00A3175E"/>
    <w:rsid w:val="00A35CE6"/>
    <w:rsid w:val="00A36162"/>
    <w:rsid w:val="00A3649A"/>
    <w:rsid w:val="00A43F3F"/>
    <w:rsid w:val="00A45C74"/>
    <w:rsid w:val="00A4748B"/>
    <w:rsid w:val="00A47CC4"/>
    <w:rsid w:val="00A552F7"/>
    <w:rsid w:val="00A579A1"/>
    <w:rsid w:val="00A611F3"/>
    <w:rsid w:val="00A61661"/>
    <w:rsid w:val="00A62066"/>
    <w:rsid w:val="00A63724"/>
    <w:rsid w:val="00A65E3E"/>
    <w:rsid w:val="00A664F4"/>
    <w:rsid w:val="00A6716F"/>
    <w:rsid w:val="00A70349"/>
    <w:rsid w:val="00A774A9"/>
    <w:rsid w:val="00A77F74"/>
    <w:rsid w:val="00A81110"/>
    <w:rsid w:val="00A81A07"/>
    <w:rsid w:val="00A82036"/>
    <w:rsid w:val="00A83613"/>
    <w:rsid w:val="00A83763"/>
    <w:rsid w:val="00A83AF4"/>
    <w:rsid w:val="00A84DC0"/>
    <w:rsid w:val="00A86A16"/>
    <w:rsid w:val="00A9018E"/>
    <w:rsid w:val="00A91E46"/>
    <w:rsid w:val="00A927B8"/>
    <w:rsid w:val="00A933FB"/>
    <w:rsid w:val="00A93BE3"/>
    <w:rsid w:val="00A9470A"/>
    <w:rsid w:val="00A96CFB"/>
    <w:rsid w:val="00A96EE5"/>
    <w:rsid w:val="00A971DE"/>
    <w:rsid w:val="00AA1111"/>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9F9"/>
    <w:rsid w:val="00AF3266"/>
    <w:rsid w:val="00AF4ED3"/>
    <w:rsid w:val="00AF6EA9"/>
    <w:rsid w:val="00B03F1E"/>
    <w:rsid w:val="00B05CD0"/>
    <w:rsid w:val="00B076EC"/>
    <w:rsid w:val="00B13E35"/>
    <w:rsid w:val="00B16CE3"/>
    <w:rsid w:val="00B17F6D"/>
    <w:rsid w:val="00B20796"/>
    <w:rsid w:val="00B20C79"/>
    <w:rsid w:val="00B21C14"/>
    <w:rsid w:val="00B22234"/>
    <w:rsid w:val="00B252CC"/>
    <w:rsid w:val="00B265BA"/>
    <w:rsid w:val="00B27C96"/>
    <w:rsid w:val="00B36682"/>
    <w:rsid w:val="00B42C4D"/>
    <w:rsid w:val="00B43411"/>
    <w:rsid w:val="00B43A2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6361"/>
    <w:rsid w:val="00B772B0"/>
    <w:rsid w:val="00B774C5"/>
    <w:rsid w:val="00B776B3"/>
    <w:rsid w:val="00B77DDB"/>
    <w:rsid w:val="00B802F8"/>
    <w:rsid w:val="00B81980"/>
    <w:rsid w:val="00B820AF"/>
    <w:rsid w:val="00B82E2C"/>
    <w:rsid w:val="00B85812"/>
    <w:rsid w:val="00B85AC5"/>
    <w:rsid w:val="00B91B5E"/>
    <w:rsid w:val="00B9202D"/>
    <w:rsid w:val="00B92153"/>
    <w:rsid w:val="00B928D4"/>
    <w:rsid w:val="00B92B01"/>
    <w:rsid w:val="00B92BA8"/>
    <w:rsid w:val="00B9301F"/>
    <w:rsid w:val="00B93AAE"/>
    <w:rsid w:val="00B93FEA"/>
    <w:rsid w:val="00B96172"/>
    <w:rsid w:val="00B9642C"/>
    <w:rsid w:val="00B96D35"/>
    <w:rsid w:val="00BA3B73"/>
    <w:rsid w:val="00BA3CAA"/>
    <w:rsid w:val="00BA7554"/>
    <w:rsid w:val="00BB3798"/>
    <w:rsid w:val="00BB53B0"/>
    <w:rsid w:val="00BB55D6"/>
    <w:rsid w:val="00BB633E"/>
    <w:rsid w:val="00BB7081"/>
    <w:rsid w:val="00BB769D"/>
    <w:rsid w:val="00BC0E33"/>
    <w:rsid w:val="00BC1315"/>
    <w:rsid w:val="00BC4AA1"/>
    <w:rsid w:val="00BC4F86"/>
    <w:rsid w:val="00BC543A"/>
    <w:rsid w:val="00BC56C2"/>
    <w:rsid w:val="00BC5994"/>
    <w:rsid w:val="00BC59AC"/>
    <w:rsid w:val="00BC6F40"/>
    <w:rsid w:val="00BC78E3"/>
    <w:rsid w:val="00BD25E6"/>
    <w:rsid w:val="00BD325B"/>
    <w:rsid w:val="00BD4400"/>
    <w:rsid w:val="00BD6FBB"/>
    <w:rsid w:val="00BE00FB"/>
    <w:rsid w:val="00BE2BE2"/>
    <w:rsid w:val="00BE4451"/>
    <w:rsid w:val="00BE64CD"/>
    <w:rsid w:val="00BE68A0"/>
    <w:rsid w:val="00BE6CF8"/>
    <w:rsid w:val="00BF03D8"/>
    <w:rsid w:val="00BF045B"/>
    <w:rsid w:val="00BF0A51"/>
    <w:rsid w:val="00BF392D"/>
    <w:rsid w:val="00BF48E5"/>
    <w:rsid w:val="00BF7AF9"/>
    <w:rsid w:val="00C00894"/>
    <w:rsid w:val="00C02ED5"/>
    <w:rsid w:val="00C05035"/>
    <w:rsid w:val="00C10B75"/>
    <w:rsid w:val="00C1222C"/>
    <w:rsid w:val="00C12D4F"/>
    <w:rsid w:val="00C16F37"/>
    <w:rsid w:val="00C17E93"/>
    <w:rsid w:val="00C226E7"/>
    <w:rsid w:val="00C24480"/>
    <w:rsid w:val="00C24DA6"/>
    <w:rsid w:val="00C25321"/>
    <w:rsid w:val="00C33C96"/>
    <w:rsid w:val="00C35114"/>
    <w:rsid w:val="00C3792B"/>
    <w:rsid w:val="00C4479E"/>
    <w:rsid w:val="00C44BE4"/>
    <w:rsid w:val="00C4599A"/>
    <w:rsid w:val="00C467C3"/>
    <w:rsid w:val="00C475A3"/>
    <w:rsid w:val="00C5075B"/>
    <w:rsid w:val="00C5161C"/>
    <w:rsid w:val="00C54D12"/>
    <w:rsid w:val="00C54F6C"/>
    <w:rsid w:val="00C5519D"/>
    <w:rsid w:val="00C56AE9"/>
    <w:rsid w:val="00C60948"/>
    <w:rsid w:val="00C60D9B"/>
    <w:rsid w:val="00C618A6"/>
    <w:rsid w:val="00C61E15"/>
    <w:rsid w:val="00C6549F"/>
    <w:rsid w:val="00C6707B"/>
    <w:rsid w:val="00C67316"/>
    <w:rsid w:val="00C67B29"/>
    <w:rsid w:val="00C75DFC"/>
    <w:rsid w:val="00C76669"/>
    <w:rsid w:val="00C81A4A"/>
    <w:rsid w:val="00C82A97"/>
    <w:rsid w:val="00C82C81"/>
    <w:rsid w:val="00C83413"/>
    <w:rsid w:val="00C85560"/>
    <w:rsid w:val="00C8572B"/>
    <w:rsid w:val="00C85DCF"/>
    <w:rsid w:val="00C90259"/>
    <w:rsid w:val="00C902EC"/>
    <w:rsid w:val="00C90A3E"/>
    <w:rsid w:val="00C914D3"/>
    <w:rsid w:val="00C9478F"/>
    <w:rsid w:val="00CA06A9"/>
    <w:rsid w:val="00CA0860"/>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002C"/>
    <w:rsid w:val="00D01694"/>
    <w:rsid w:val="00D02595"/>
    <w:rsid w:val="00D0359E"/>
    <w:rsid w:val="00D03EDB"/>
    <w:rsid w:val="00D070B3"/>
    <w:rsid w:val="00D128D1"/>
    <w:rsid w:val="00D1344A"/>
    <w:rsid w:val="00D17476"/>
    <w:rsid w:val="00D2076C"/>
    <w:rsid w:val="00D20D55"/>
    <w:rsid w:val="00D21177"/>
    <w:rsid w:val="00D212C5"/>
    <w:rsid w:val="00D22B7C"/>
    <w:rsid w:val="00D271EF"/>
    <w:rsid w:val="00D31980"/>
    <w:rsid w:val="00D330A7"/>
    <w:rsid w:val="00D35AFA"/>
    <w:rsid w:val="00D35F9B"/>
    <w:rsid w:val="00D37355"/>
    <w:rsid w:val="00D40692"/>
    <w:rsid w:val="00D41480"/>
    <w:rsid w:val="00D42DA5"/>
    <w:rsid w:val="00D45566"/>
    <w:rsid w:val="00D45A8B"/>
    <w:rsid w:val="00D45DBD"/>
    <w:rsid w:val="00D461C7"/>
    <w:rsid w:val="00D4675C"/>
    <w:rsid w:val="00D4742B"/>
    <w:rsid w:val="00D4799E"/>
    <w:rsid w:val="00D50877"/>
    <w:rsid w:val="00D53C07"/>
    <w:rsid w:val="00D54073"/>
    <w:rsid w:val="00D5468B"/>
    <w:rsid w:val="00D56E8C"/>
    <w:rsid w:val="00D61287"/>
    <w:rsid w:val="00D63356"/>
    <w:rsid w:val="00D639A5"/>
    <w:rsid w:val="00D63F81"/>
    <w:rsid w:val="00D66B04"/>
    <w:rsid w:val="00D70726"/>
    <w:rsid w:val="00D71EA2"/>
    <w:rsid w:val="00D73F35"/>
    <w:rsid w:val="00D74377"/>
    <w:rsid w:val="00D75C1D"/>
    <w:rsid w:val="00D767E7"/>
    <w:rsid w:val="00D76B6A"/>
    <w:rsid w:val="00D77F3C"/>
    <w:rsid w:val="00D800D5"/>
    <w:rsid w:val="00D81106"/>
    <w:rsid w:val="00D815B8"/>
    <w:rsid w:val="00D82C2A"/>
    <w:rsid w:val="00D838C9"/>
    <w:rsid w:val="00D85C53"/>
    <w:rsid w:val="00D85D6E"/>
    <w:rsid w:val="00D86D49"/>
    <w:rsid w:val="00D87FF6"/>
    <w:rsid w:val="00D90245"/>
    <w:rsid w:val="00D91249"/>
    <w:rsid w:val="00D91291"/>
    <w:rsid w:val="00D920AF"/>
    <w:rsid w:val="00D92439"/>
    <w:rsid w:val="00D9258A"/>
    <w:rsid w:val="00D946F2"/>
    <w:rsid w:val="00DA024A"/>
    <w:rsid w:val="00DA0A56"/>
    <w:rsid w:val="00DA1AB8"/>
    <w:rsid w:val="00DA70FE"/>
    <w:rsid w:val="00DB10D4"/>
    <w:rsid w:val="00DB10EB"/>
    <w:rsid w:val="00DB22A4"/>
    <w:rsid w:val="00DB304A"/>
    <w:rsid w:val="00DB3B21"/>
    <w:rsid w:val="00DB7317"/>
    <w:rsid w:val="00DB79F7"/>
    <w:rsid w:val="00DC05D2"/>
    <w:rsid w:val="00DC0D8B"/>
    <w:rsid w:val="00DC115E"/>
    <w:rsid w:val="00DC3AFA"/>
    <w:rsid w:val="00DC3D47"/>
    <w:rsid w:val="00DC4443"/>
    <w:rsid w:val="00DC59A0"/>
    <w:rsid w:val="00DC7192"/>
    <w:rsid w:val="00DD43E3"/>
    <w:rsid w:val="00DD5E83"/>
    <w:rsid w:val="00DE217E"/>
    <w:rsid w:val="00DE27D0"/>
    <w:rsid w:val="00DE2F7B"/>
    <w:rsid w:val="00DE3BCD"/>
    <w:rsid w:val="00DE413B"/>
    <w:rsid w:val="00DF0151"/>
    <w:rsid w:val="00DF0E5F"/>
    <w:rsid w:val="00DF1DFC"/>
    <w:rsid w:val="00DF3248"/>
    <w:rsid w:val="00DF3F92"/>
    <w:rsid w:val="00DF42E0"/>
    <w:rsid w:val="00DF7257"/>
    <w:rsid w:val="00E010F9"/>
    <w:rsid w:val="00E025CE"/>
    <w:rsid w:val="00E02E84"/>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7BF6"/>
    <w:rsid w:val="00E440D3"/>
    <w:rsid w:val="00E525AC"/>
    <w:rsid w:val="00E52D6F"/>
    <w:rsid w:val="00E535B1"/>
    <w:rsid w:val="00E55900"/>
    <w:rsid w:val="00E55BE7"/>
    <w:rsid w:val="00E55F21"/>
    <w:rsid w:val="00E56668"/>
    <w:rsid w:val="00E57443"/>
    <w:rsid w:val="00E57CB2"/>
    <w:rsid w:val="00E607E1"/>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3B49"/>
    <w:rsid w:val="00E84519"/>
    <w:rsid w:val="00E85436"/>
    <w:rsid w:val="00E855E6"/>
    <w:rsid w:val="00E86FB7"/>
    <w:rsid w:val="00E9045C"/>
    <w:rsid w:val="00E9101E"/>
    <w:rsid w:val="00E920A2"/>
    <w:rsid w:val="00E9228B"/>
    <w:rsid w:val="00E95AD3"/>
    <w:rsid w:val="00EA000A"/>
    <w:rsid w:val="00EA076C"/>
    <w:rsid w:val="00EA3EEF"/>
    <w:rsid w:val="00EA451E"/>
    <w:rsid w:val="00EA6068"/>
    <w:rsid w:val="00EA66C0"/>
    <w:rsid w:val="00EA7866"/>
    <w:rsid w:val="00EB33DC"/>
    <w:rsid w:val="00EB42CB"/>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0404"/>
    <w:rsid w:val="00EE6E48"/>
    <w:rsid w:val="00EF1EA2"/>
    <w:rsid w:val="00EF1F55"/>
    <w:rsid w:val="00EF42F1"/>
    <w:rsid w:val="00EF5961"/>
    <w:rsid w:val="00EF59CA"/>
    <w:rsid w:val="00EF772C"/>
    <w:rsid w:val="00F03AA3"/>
    <w:rsid w:val="00F062BC"/>
    <w:rsid w:val="00F076D5"/>
    <w:rsid w:val="00F100D1"/>
    <w:rsid w:val="00F1092B"/>
    <w:rsid w:val="00F10AC4"/>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21"/>
    <w:rsid w:val="00F37B3D"/>
    <w:rsid w:val="00F41538"/>
    <w:rsid w:val="00F42337"/>
    <w:rsid w:val="00F429CD"/>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AEF"/>
    <w:rsid w:val="00F85D12"/>
    <w:rsid w:val="00F8698E"/>
    <w:rsid w:val="00F87530"/>
    <w:rsid w:val="00F877BE"/>
    <w:rsid w:val="00F903C9"/>
    <w:rsid w:val="00F93338"/>
    <w:rsid w:val="00F93CDE"/>
    <w:rsid w:val="00F959D2"/>
    <w:rsid w:val="00F96EC0"/>
    <w:rsid w:val="00FA0312"/>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42E"/>
    <w:rsid w:val="00FE07DC"/>
    <w:rsid w:val="00FE13D7"/>
    <w:rsid w:val="00FE23AF"/>
    <w:rsid w:val="00FE2951"/>
    <w:rsid w:val="00FE3109"/>
    <w:rsid w:val="00FF0C1C"/>
    <w:rsid w:val="00FF181C"/>
    <w:rsid w:val="00FF1F3A"/>
    <w:rsid w:val="00FF2857"/>
    <w:rsid w:val="00FF3226"/>
    <w:rsid w:val="00FF3716"/>
    <w:rsid w:val="00FF57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nhideWhenUsed/>
    <w:rsid w:val="00F729FD"/>
    <w:pPr>
      <w:spacing w:line="240" w:lineRule="auto"/>
    </w:pPr>
    <w:rPr>
      <w:sz w:val="20"/>
      <w:szCs w:val="20"/>
    </w:rPr>
  </w:style>
  <w:style w:type="character" w:customStyle="1" w:styleId="CommentTextChar">
    <w:name w:val="Comment Text Char"/>
    <w:basedOn w:val="DefaultParagraphFont"/>
    <w:link w:val="CommentText"/>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 w:type="character" w:customStyle="1" w:styleId="audeg">
    <w:name w:val="au_deg"/>
    <w:basedOn w:val="DefaultParagraphFont"/>
    <w:rsid w:val="00C10B75"/>
    <w:rPr>
      <w:sz w:val="24"/>
      <w:bdr w:val="none" w:sz="0" w:space="0" w:color="auto"/>
      <w:shd w:val="clear" w:color="auto" w:fill="FFFF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1621763129">
      <w:bodyDiv w:val="1"/>
      <w:marLeft w:val="0"/>
      <w:marRight w:val="0"/>
      <w:marTop w:val="0"/>
      <w:marBottom w:val="0"/>
      <w:divBdr>
        <w:top w:val="none" w:sz="0" w:space="0" w:color="auto"/>
        <w:left w:val="none" w:sz="0" w:space="0" w:color="auto"/>
        <w:bottom w:val="none" w:sz="0" w:space="0" w:color="auto"/>
        <w:right w:val="none" w:sz="0" w:space="0" w:color="auto"/>
      </w:divBdr>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rel.gov/docs/fy16osti/66579.pdf" TargetMode="External"/><Relationship Id="rId3" Type="http://schemas.openxmlformats.org/officeDocument/2006/relationships/hyperlink" Target="https://www.nrel.gov/docs/fy16osti/66002.pdf" TargetMode="External"/><Relationship Id="rId7" Type="http://schemas.openxmlformats.org/officeDocument/2006/relationships/hyperlink" Target="https://www.eia.gov/todayinenergy/detail.php?id=41013" TargetMode="External"/><Relationship Id="rId2" Type="http://schemas.openxmlformats.org/officeDocument/2006/relationships/hyperlink" Target="https://www.nrel.gov/docs/fy18osti/70528.pdf" TargetMode="External"/><Relationship Id="rId1" Type="http://schemas.openxmlformats.org/officeDocument/2006/relationships/hyperlink" Target="https://irena.org/publications/2017/Jan/Planning-for-the-renewable-future-Long-term-modelling-and-tools-to-expand-variable-renewable-power" TargetMode="External"/><Relationship Id="rId6" Type="http://schemas.openxmlformats.org/officeDocument/2006/relationships/hyperlink" Target="https://www.eia.gov/todayinenergy/detail.php?id=40833" TargetMode="External"/><Relationship Id="rId5" Type="http://schemas.openxmlformats.org/officeDocument/2006/relationships/hyperlink" Target="https://www.eia.gov/totalenergy/data/monthly/pdf/sec12.pdf" TargetMode="External"/><Relationship Id="rId4" Type="http://schemas.openxmlformats.org/officeDocument/2006/relationships/hyperlink" Target="https://www.eia.gov/outlooks/aeo/assumptions/pdf/table_8.2.pdf"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https://www.ge.com/renewableenergy/wind-energy/offshore-wind/haliade-x-offshore-turbine"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cfpub.epa.gov/si/si_public_record_report.cfm?Lab=NRMRL&amp;dirEntryId=346478"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mailto:browning.morgan@epa.gov"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virginiamercury.com/2019/09/24/four-things-to-know-about-dominions-massive-wind-farm-propo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2.xml><?xml version="1.0" encoding="utf-8"?>
<ds:datastoreItem xmlns:ds="http://schemas.openxmlformats.org/officeDocument/2006/customXml" ds:itemID="{190A7CC8-61DB-4D2F-9124-27AEBEEEB8E0}">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5ddedca0-709f-4917-a305-42d5cb3ea1ba"/>
    <ds:schemaRef ds:uri="http://schemas.microsoft.com/sharepoint.v3"/>
  </ds:schemaRefs>
</ds:datastoreItem>
</file>

<file path=customXml/itemProps3.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4.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F776DDD-D370-4B5F-A897-FAB198B14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Pages>
  <Words>15049</Words>
  <Characters>85782</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Marcy, Cara</cp:lastModifiedBy>
  <cp:revision>7</cp:revision>
  <cp:lastPrinted>2019-10-21T15:02:00Z</cp:lastPrinted>
  <dcterms:created xsi:type="dcterms:W3CDTF">2020-01-03T14:32:00Z</dcterms:created>
  <dcterms:modified xsi:type="dcterms:W3CDTF">2020-01-03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